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2492FE8" w14:textId="77777777" w:rsidR="006E62FD" w:rsidRDefault="006E62FD"/>
    <w:p w14:paraId="75477305" w14:textId="77777777" w:rsidR="002D0DCC" w:rsidRDefault="002D0DCC">
      <w:r>
        <w:t>SLIDE 1</w:t>
      </w:r>
    </w:p>
    <w:p w14:paraId="18620109" w14:textId="77777777" w:rsidR="002D0DCC" w:rsidRDefault="002D0DCC"/>
    <w:p w14:paraId="4345298D" w14:textId="511471E3" w:rsidR="006E62FD" w:rsidRDefault="006E62FD">
      <w:r>
        <w:t>La Chunky Studio has been a</w:t>
      </w:r>
      <w:r w:rsidR="00022E2E">
        <w:t xml:space="preserve"> </w:t>
      </w:r>
      <w:proofErr w:type="gramStart"/>
      <w:r w:rsidR="00022E2E">
        <w:t xml:space="preserve">commercial </w:t>
      </w:r>
      <w:r>
        <w:t xml:space="preserve"> entity</w:t>
      </w:r>
      <w:proofErr w:type="gramEnd"/>
      <w:r>
        <w:t xml:space="preserve"> since 2002. </w:t>
      </w:r>
    </w:p>
    <w:p w14:paraId="7EAB4B2C" w14:textId="77777777" w:rsidR="006E62FD" w:rsidRDefault="006E62FD"/>
    <w:p w14:paraId="19DEE45D" w14:textId="77777777" w:rsidR="00022E2E" w:rsidRDefault="006E62FD" w:rsidP="002566FF">
      <w:r>
        <w:t>Its provenance was as a writing room for Ronan Breslin and Colin McGeoch who had carved out a commercial space as writers of radio jingles and</w:t>
      </w:r>
      <w:r w:rsidR="00BF0A35">
        <w:t xml:space="preserve"> TV themes</w:t>
      </w:r>
      <w:r w:rsidR="00800229">
        <w:t xml:space="preserve">. </w:t>
      </w:r>
    </w:p>
    <w:p w14:paraId="4664D769" w14:textId="77777777" w:rsidR="002D0DCC" w:rsidRDefault="002D0DCC" w:rsidP="002566FF"/>
    <w:p w14:paraId="50E5DB63" w14:textId="5AE8877B" w:rsidR="002D0DCC" w:rsidRDefault="002D0DCC" w:rsidP="002566FF">
      <w:r>
        <w:t xml:space="preserve">It became a much bigger studio out of </w:t>
      </w:r>
      <w:r w:rsidR="000D331A">
        <w:t>necessity and</w:t>
      </w:r>
      <w:r>
        <w:t xml:space="preserve"> desire. </w:t>
      </w:r>
    </w:p>
    <w:p w14:paraId="4D389678" w14:textId="77777777" w:rsidR="002D0DCC" w:rsidRDefault="002D0DCC" w:rsidP="002566FF"/>
    <w:p w14:paraId="5C4B4D49" w14:textId="353DD2FD" w:rsidR="002D0DCC" w:rsidRDefault="002D0DCC" w:rsidP="002566FF">
      <w:r>
        <w:t>SLIDE 2</w:t>
      </w:r>
    </w:p>
    <w:p w14:paraId="0A2E3C43" w14:textId="77777777" w:rsidR="00022E2E" w:rsidRDefault="00022E2E" w:rsidP="002566FF"/>
    <w:p w14:paraId="5F76E5B7" w14:textId="1FD4147F" w:rsidR="00944237" w:rsidRDefault="00800229" w:rsidP="002566FF">
      <w:r>
        <w:t>The original studio had one room only</w:t>
      </w:r>
      <w:r w:rsidR="00022E2E">
        <w:t xml:space="preserve"> and was set up as a space where Breslin and McGeoch could quickly collaborate with external </w:t>
      </w:r>
      <w:proofErr w:type="gramStart"/>
      <w:r w:rsidR="00022E2E">
        <w:t>musicians  to</w:t>
      </w:r>
      <w:proofErr w:type="gramEnd"/>
      <w:r w:rsidR="00022E2E">
        <w:t xml:space="preserve"> produce these radio jingles and TV themes (play </w:t>
      </w:r>
      <w:proofErr w:type="gramStart"/>
      <w:r w:rsidR="00022E2E">
        <w:t xml:space="preserve">examples)  </w:t>
      </w:r>
      <w:r w:rsidR="00417D18">
        <w:t>-</w:t>
      </w:r>
      <w:proofErr w:type="gramEnd"/>
      <w:r w:rsidR="00417D18">
        <w:t xml:space="preserve"> Fred Macaulay show</w:t>
      </w:r>
    </w:p>
    <w:p w14:paraId="287B52C9" w14:textId="77777777" w:rsidR="002D0DCC" w:rsidRDefault="002D0DCC" w:rsidP="002566FF"/>
    <w:p w14:paraId="5A877FA8" w14:textId="53D21DDA" w:rsidR="002D0DCC" w:rsidRDefault="002D0DCC" w:rsidP="002566FF">
      <w:r>
        <w:t>SLIDE 2 Playback then SLIDE 3</w:t>
      </w:r>
    </w:p>
    <w:p w14:paraId="0D71A975" w14:textId="77777777" w:rsidR="00944237" w:rsidRDefault="00944237" w:rsidP="002566FF"/>
    <w:p w14:paraId="24612E0E" w14:textId="77777777" w:rsidR="00FC38A3" w:rsidRDefault="00FC38A3" w:rsidP="002566FF">
      <w:r>
        <w:t xml:space="preserve">We quickly decided that we needed to supplement our jingle income with recording bookings. Both </w:t>
      </w:r>
      <w:proofErr w:type="gramStart"/>
      <w:r>
        <w:t>myself and McGeoch</w:t>
      </w:r>
      <w:proofErr w:type="gramEnd"/>
      <w:r>
        <w:t xml:space="preserve"> had experience as studio engineers (myself at the legendary Park Lane in Glasgow).  </w:t>
      </w:r>
    </w:p>
    <w:p w14:paraId="4E7DC387" w14:textId="77777777" w:rsidR="002D0DCC" w:rsidRDefault="002D0DCC" w:rsidP="002566FF"/>
    <w:p w14:paraId="56A945B8" w14:textId="41647B61" w:rsidR="002D0DCC" w:rsidRDefault="002D0DCC" w:rsidP="002566FF">
      <w:r>
        <w:t>SLIDE 4</w:t>
      </w:r>
    </w:p>
    <w:p w14:paraId="43415DA8" w14:textId="77777777" w:rsidR="00FC38A3" w:rsidRDefault="00FC38A3" w:rsidP="002566FF"/>
    <w:p w14:paraId="05D28FED" w14:textId="77777777" w:rsidR="0078423D" w:rsidRDefault="00944237" w:rsidP="002566FF">
      <w:r>
        <w:t>This</w:t>
      </w:r>
      <w:r w:rsidR="00800229">
        <w:t xml:space="preserve"> one room recording studio </w:t>
      </w:r>
      <w:r>
        <w:t xml:space="preserve">housed </w:t>
      </w:r>
      <w:r w:rsidR="00800229">
        <w:t xml:space="preserve">the control room and live room </w:t>
      </w:r>
      <w:r>
        <w:t>within</w:t>
      </w:r>
      <w:r w:rsidR="002566FF">
        <w:t xml:space="preserve"> a single space. </w:t>
      </w:r>
      <w:r w:rsidR="00022E2E">
        <w:t xml:space="preserve">Traditional recording studios </w:t>
      </w:r>
      <w:r w:rsidR="0078423D">
        <w:t xml:space="preserve">can </w:t>
      </w:r>
      <w:r w:rsidR="00022E2E">
        <w:t xml:space="preserve">have many </w:t>
      </w:r>
      <w:proofErr w:type="gramStart"/>
      <w:r w:rsidR="00022E2E">
        <w:t xml:space="preserve">rooms </w:t>
      </w:r>
      <w:r>
        <w:t xml:space="preserve"> (</w:t>
      </w:r>
      <w:proofErr w:type="gramEnd"/>
      <w:r>
        <w:t xml:space="preserve">we now have three) </w:t>
      </w:r>
      <w:r w:rsidR="00022E2E">
        <w:t>and at the very least a separate</w:t>
      </w:r>
      <w:r w:rsidR="00FE1C97">
        <w:t xml:space="preserve"> control room and live room. </w:t>
      </w:r>
      <w:r w:rsidR="00135BF5">
        <w:t xml:space="preserve"> </w:t>
      </w:r>
    </w:p>
    <w:p w14:paraId="58EFEF82" w14:textId="77777777" w:rsidR="0078423D" w:rsidRDefault="0078423D" w:rsidP="002566FF"/>
    <w:p w14:paraId="6896F6DE" w14:textId="46DE03D7" w:rsidR="00135BF5" w:rsidRDefault="00FE1C97" w:rsidP="002566FF">
      <w:pPr>
        <w:rPr>
          <w:i/>
          <w:iCs/>
        </w:rPr>
      </w:pPr>
      <w:r>
        <w:t xml:space="preserve">At the outset </w:t>
      </w:r>
      <w:r w:rsidR="00944237">
        <w:t xml:space="preserve">of La Chunky </w:t>
      </w:r>
      <w:r>
        <w:t xml:space="preserve">we </w:t>
      </w:r>
      <w:r w:rsidR="00944237">
        <w:t xml:space="preserve">operated with just one room which made for some interesting </w:t>
      </w:r>
      <w:r w:rsidR="00FC38A3">
        <w:t xml:space="preserve">arrangements of musicians during recording sessions – possibly harking back to the early days of sound recording where the entire band and vocalist gathered around an acoustic horn connected to a stylus and disc-cutter (Burgess, 2014, </w:t>
      </w:r>
      <w:proofErr w:type="spellStart"/>
      <w:r w:rsidR="00FC38A3">
        <w:t>pg</w:t>
      </w:r>
      <w:proofErr w:type="spellEnd"/>
      <w:r w:rsidR="00FC38A3">
        <w:t xml:space="preserve"> 17). </w:t>
      </w:r>
    </w:p>
    <w:p w14:paraId="7632EB59" w14:textId="77777777" w:rsidR="002D0DCC" w:rsidRDefault="002D0DCC" w:rsidP="002566FF">
      <w:pPr>
        <w:rPr>
          <w:i/>
          <w:iCs/>
        </w:rPr>
      </w:pPr>
    </w:p>
    <w:p w14:paraId="160744EB" w14:textId="7137A930" w:rsidR="002D0DCC" w:rsidRPr="002D0DCC" w:rsidRDefault="002D0DCC" w:rsidP="002566FF">
      <w:r>
        <w:t>SLIDE 5</w:t>
      </w:r>
    </w:p>
    <w:p w14:paraId="73172F70" w14:textId="77777777" w:rsidR="00135BF5" w:rsidRDefault="00135BF5" w:rsidP="002566FF"/>
    <w:p w14:paraId="36C9701C" w14:textId="0DEDAE18" w:rsidR="00FE1C97" w:rsidRDefault="00135BF5" w:rsidP="002566FF">
      <w:r>
        <w:t>Nonetheless, w</w:t>
      </w:r>
      <w:r w:rsidR="002566FF">
        <w:t xml:space="preserve">e </w:t>
      </w:r>
      <w:r>
        <w:t xml:space="preserve">made some great </w:t>
      </w:r>
      <w:proofErr w:type="gramStart"/>
      <w:r>
        <w:t xml:space="preserve">recordings </w:t>
      </w:r>
      <w:r w:rsidR="002566FF">
        <w:t xml:space="preserve"> in</w:t>
      </w:r>
      <w:proofErr w:type="gramEnd"/>
      <w:r w:rsidR="002566FF">
        <w:t xml:space="preserve"> this space including</w:t>
      </w:r>
      <w:r w:rsidR="003678DA">
        <w:t xml:space="preserve"> </w:t>
      </w:r>
      <w:r w:rsidR="00F70A93">
        <w:t xml:space="preserve">acclaimed </w:t>
      </w:r>
      <w:r w:rsidR="003678DA">
        <w:t>albums</w:t>
      </w:r>
      <w:r w:rsidR="00F70A93">
        <w:t xml:space="preserve"> such </w:t>
      </w:r>
      <w:proofErr w:type="gramStart"/>
      <w:r w:rsidR="00F70A93">
        <w:t xml:space="preserve">as </w:t>
      </w:r>
      <w:r w:rsidR="002566FF">
        <w:t xml:space="preserve"> “</w:t>
      </w:r>
      <w:proofErr w:type="gramEnd"/>
      <w:r w:rsidR="002566FF">
        <w:t>Secrets f</w:t>
      </w:r>
      <w:r w:rsidR="003678DA">
        <w:t>rom</w:t>
      </w:r>
      <w:r w:rsidR="002566FF">
        <w:t xml:space="preserve"> the </w:t>
      </w:r>
      <w:proofErr w:type="spellStart"/>
      <w:r w:rsidR="002566FF">
        <w:t>Clockhouse</w:t>
      </w:r>
      <w:proofErr w:type="spellEnd"/>
      <w:r w:rsidR="002566FF">
        <w:t>”</w:t>
      </w:r>
      <w:r w:rsidR="00BC7CA9">
        <w:t xml:space="preserve"> by </w:t>
      </w:r>
      <w:r>
        <w:t>Fu</w:t>
      </w:r>
      <w:r w:rsidR="003678DA">
        <w:t xml:space="preserve">ture Pilot AKA and “See Heart, See Muscle” by </w:t>
      </w:r>
      <w:proofErr w:type="spellStart"/>
      <w:r w:rsidR="003678DA">
        <w:t>Amplifico</w:t>
      </w:r>
      <w:proofErr w:type="spellEnd"/>
      <w:r w:rsidR="003678DA">
        <w:t>. Perhaps these records would never have sounded the same if they hadn’t been produced in such an intimate space</w:t>
      </w:r>
      <w:r w:rsidR="00BE69AA">
        <w:t xml:space="preserve"> and with such </w:t>
      </w:r>
      <w:proofErr w:type="gramStart"/>
      <w:r w:rsidR="00BE69AA">
        <w:t>close proximity</w:t>
      </w:r>
      <w:proofErr w:type="gramEnd"/>
      <w:r w:rsidR="00BE69AA">
        <w:t xml:space="preserve"> between musicians. </w:t>
      </w:r>
    </w:p>
    <w:p w14:paraId="5F20A810" w14:textId="77777777" w:rsidR="00D11D84" w:rsidRDefault="00D11D84" w:rsidP="002566FF"/>
    <w:p w14:paraId="59CC59AC" w14:textId="711C9925" w:rsidR="00D11D84" w:rsidRDefault="00D11D84" w:rsidP="002566FF">
      <w:r>
        <w:t>SLIDE 6</w:t>
      </w:r>
    </w:p>
    <w:p w14:paraId="13CB8696" w14:textId="77777777" w:rsidR="003678DA" w:rsidRDefault="003678DA" w:rsidP="002566FF"/>
    <w:p w14:paraId="77F118C9" w14:textId="0E6989C4" w:rsidR="003678DA" w:rsidRDefault="003678DA" w:rsidP="002566FF">
      <w:r>
        <w:t>However, we expanded. Our landlord dictated this</w:t>
      </w:r>
      <w:r w:rsidR="00944237">
        <w:t xml:space="preserve"> by adding a room to the fron</w:t>
      </w:r>
      <w:r w:rsidR="00BE69AA">
        <w:t>t</w:t>
      </w:r>
      <w:r w:rsidR="00944237">
        <w:t xml:space="preserve"> of our </w:t>
      </w:r>
      <w:r w:rsidR="00BE69AA">
        <w:t xml:space="preserve">one room </w:t>
      </w:r>
      <w:r w:rsidR="00944237">
        <w:t xml:space="preserve">studio </w:t>
      </w:r>
      <w:r w:rsidR="00BE69AA">
        <w:t xml:space="preserve">(story) </w:t>
      </w:r>
      <w:r w:rsidR="00944237">
        <w:t xml:space="preserve">and </w:t>
      </w:r>
      <w:r w:rsidR="00BE69AA">
        <w:t xml:space="preserve">then fixing up the derelict back room. Predictably, our rent also had significant </w:t>
      </w:r>
      <w:proofErr w:type="gramStart"/>
      <w:r w:rsidR="00BE69AA">
        <w:t>additions</w:t>
      </w:r>
      <w:proofErr w:type="gramEnd"/>
      <w:r w:rsidR="00BE69AA">
        <w:t xml:space="preserve"> so we had to up our game. </w:t>
      </w:r>
    </w:p>
    <w:p w14:paraId="504A3457" w14:textId="77777777" w:rsidR="00FE1C97" w:rsidRDefault="00FE1C97" w:rsidP="002566FF"/>
    <w:p w14:paraId="6B6AE03D" w14:textId="77777777" w:rsidR="00FE1C97" w:rsidRDefault="00FE1C97" w:rsidP="002566FF"/>
    <w:p w14:paraId="133AEF36" w14:textId="5EE54C9B" w:rsidR="00D14A0E" w:rsidRDefault="002566FF" w:rsidP="002566FF">
      <w:r>
        <w:t xml:space="preserve">La Chunky was formerly a </w:t>
      </w:r>
      <w:r w:rsidR="00BC7CA9">
        <w:t xml:space="preserve">horse </w:t>
      </w:r>
      <w:r>
        <w:t>stable</w:t>
      </w:r>
      <w:r w:rsidR="008754C6">
        <w:t xml:space="preserve"> and then a </w:t>
      </w:r>
      <w:proofErr w:type="gramStart"/>
      <w:r w:rsidR="008754C6">
        <w:t>joiners</w:t>
      </w:r>
      <w:proofErr w:type="gramEnd"/>
      <w:r w:rsidR="008754C6">
        <w:t xml:space="preserve"> workshop</w:t>
      </w:r>
      <w:r>
        <w:t xml:space="preserve"> which is keeping with </w:t>
      </w:r>
      <w:r w:rsidR="008754C6">
        <w:t xml:space="preserve">Allan </w:t>
      </w:r>
      <w:r w:rsidR="00BC7CA9">
        <w:t>W</w:t>
      </w:r>
      <w:r>
        <w:t>atson</w:t>
      </w:r>
      <w:r w:rsidR="00BC7CA9">
        <w:t>’</w:t>
      </w:r>
      <w:r>
        <w:t>s</w:t>
      </w:r>
      <w:r w:rsidR="00BE69AA">
        <w:t xml:space="preserve"> observation </w:t>
      </w:r>
      <w:proofErr w:type="gramStart"/>
      <w:r w:rsidR="00BE69AA">
        <w:t xml:space="preserve">on </w:t>
      </w:r>
      <w:r>
        <w:t xml:space="preserve"> </w:t>
      </w:r>
      <w:r w:rsidR="00BE69AA">
        <w:t>the</w:t>
      </w:r>
      <w:proofErr w:type="gramEnd"/>
      <w:r w:rsidR="00BE69AA">
        <w:t xml:space="preserve"> </w:t>
      </w:r>
      <w:r>
        <w:t>urban geography of</w:t>
      </w:r>
      <w:r w:rsidR="00BE69AA">
        <w:t xml:space="preserve"> recording studios </w:t>
      </w:r>
      <w:proofErr w:type="gramStart"/>
      <w:r w:rsidR="00BE69AA">
        <w:t xml:space="preserve">- </w:t>
      </w:r>
      <w:r>
        <w:t xml:space="preserve"> “</w:t>
      </w:r>
      <w:proofErr w:type="gramEnd"/>
      <w:r w:rsidRPr="004F76DF">
        <w:t xml:space="preserve">The city provides the physical spaces which offer spaces for musical creativity. While certain spaces including recording studios are specifically organised for this purpose, music is produced in many urban spaces </w:t>
      </w:r>
      <w:r w:rsidRPr="002566FF">
        <w:rPr>
          <w:strike/>
        </w:rPr>
        <w:t>from the bedroom, garage or home studio also community youth centres and even St corners and clubs”.</w:t>
      </w:r>
      <w:r>
        <w:t xml:space="preserve">  Sun Studios in Memphis was a converted radiator shop and J&amp;M studios in N</w:t>
      </w:r>
      <w:r w:rsidR="00BC7CA9">
        <w:t>ew Orleans</w:t>
      </w:r>
      <w:r>
        <w:t xml:space="preserve"> consisted of repurposed vegetable </w:t>
      </w:r>
      <w:proofErr w:type="gramStart"/>
      <w:r>
        <w:t>refrigerators</w:t>
      </w:r>
      <w:proofErr w:type="gramEnd"/>
      <w:r w:rsidR="00BC7CA9">
        <w:t xml:space="preserve"> so it seems that LC is in good company. </w:t>
      </w:r>
      <w:r>
        <w:t xml:space="preserve"> </w:t>
      </w:r>
    </w:p>
    <w:p w14:paraId="0871E338" w14:textId="77777777" w:rsidR="00D14A0E" w:rsidRDefault="00D14A0E" w:rsidP="002566FF"/>
    <w:p w14:paraId="23F49A7A" w14:textId="3C0A994F" w:rsidR="00D14A0E" w:rsidRDefault="00D14A0E" w:rsidP="002566FF">
      <w:r>
        <w:t>SLIDE 7</w:t>
      </w:r>
    </w:p>
    <w:p w14:paraId="77307117" w14:textId="77777777" w:rsidR="00D14A0E" w:rsidRDefault="00D14A0E" w:rsidP="002566FF"/>
    <w:p w14:paraId="1A20A36E" w14:textId="6BD8AF80" w:rsidR="002566FF" w:rsidRDefault="002566FF" w:rsidP="002566FF">
      <w:r>
        <w:t xml:space="preserve">In keeping with the theme of </w:t>
      </w:r>
      <w:r w:rsidR="005C4A93">
        <w:t xml:space="preserve">radical </w:t>
      </w:r>
      <w:r>
        <w:t xml:space="preserve">activism in the studio Cogan and Clark </w:t>
      </w:r>
      <w:r w:rsidR="008754C6">
        <w:t xml:space="preserve">via Watson </w:t>
      </w:r>
      <w:r>
        <w:t>note that</w:t>
      </w:r>
      <w:r w:rsidR="0018584E">
        <w:t xml:space="preserve"> these ad hoc</w:t>
      </w:r>
      <w:r>
        <w:t xml:space="preserve"> </w:t>
      </w:r>
      <w:r w:rsidR="0018584E">
        <w:t xml:space="preserve">studios were also </w:t>
      </w:r>
      <w:proofErr w:type="gramStart"/>
      <w:r w:rsidR="0018584E">
        <w:t xml:space="preserve">a </w:t>
      </w:r>
      <w:r>
        <w:t xml:space="preserve"> </w:t>
      </w:r>
      <w:r w:rsidR="0018584E">
        <w:t>“</w:t>
      </w:r>
      <w:proofErr w:type="gramEnd"/>
      <w:r w:rsidR="0018584E">
        <w:t xml:space="preserve">sanctuary, where blacks and whites laboured daily as artistic collaborators”. </w:t>
      </w:r>
      <w:r w:rsidR="005C4A93">
        <w:t xml:space="preserve"> This is during the period in the Southern States of the US where equal collaboration between black and white workers was completely forbidden – black workers were supposed to </w:t>
      </w:r>
      <w:r w:rsidR="00611404">
        <w:t xml:space="preserve">serve the white populace. </w:t>
      </w:r>
      <w:r w:rsidR="00BE69AA">
        <w:t>The recording o</w:t>
      </w:r>
      <w:r w:rsidR="008754C6">
        <w:t>f</w:t>
      </w:r>
      <w:r w:rsidR="00BE69AA">
        <w:t xml:space="preserve"> studio musicians subverted this travesty. </w:t>
      </w:r>
    </w:p>
    <w:p w14:paraId="0B36F7A8" w14:textId="77777777" w:rsidR="00BE69AA" w:rsidRDefault="00BE69AA" w:rsidP="002566FF"/>
    <w:p w14:paraId="40E53013" w14:textId="3DAC971D" w:rsidR="00BE69AA" w:rsidRDefault="00BE69AA" w:rsidP="002566FF">
      <w:r>
        <w:t xml:space="preserve">Purpose </w:t>
      </w:r>
    </w:p>
    <w:p w14:paraId="2AC6C22F" w14:textId="77777777" w:rsidR="0018584E" w:rsidRDefault="0018584E" w:rsidP="002566FF"/>
    <w:p w14:paraId="1ADF34F4" w14:textId="0B314298" w:rsidR="004B2384" w:rsidRDefault="0018584E" w:rsidP="002566FF">
      <w:r>
        <w:t xml:space="preserve">La Chunky </w:t>
      </w:r>
      <w:r w:rsidR="00B47C3D">
        <w:t>is</w:t>
      </w:r>
      <w:r>
        <w:t xml:space="preserve"> a </w:t>
      </w:r>
      <w:r w:rsidR="00B47C3D">
        <w:t xml:space="preserve">creative </w:t>
      </w:r>
      <w:r w:rsidR="005C4A93">
        <w:t xml:space="preserve">studio </w:t>
      </w:r>
      <w:r>
        <w:t xml:space="preserve">space in </w:t>
      </w:r>
      <w:r w:rsidR="004B2384">
        <w:t xml:space="preserve">The Hidden Lane, </w:t>
      </w:r>
      <w:proofErr w:type="spellStart"/>
      <w:r>
        <w:t>Finnieston</w:t>
      </w:r>
      <w:proofErr w:type="spellEnd"/>
      <w:r w:rsidR="003067AD">
        <w:t>,</w:t>
      </w:r>
      <w:r>
        <w:t xml:space="preserve"> Glasgow, a location </w:t>
      </w:r>
      <w:r w:rsidR="006E35FD">
        <w:t xml:space="preserve">that could have been </w:t>
      </w:r>
      <w:r>
        <w:t>described by Watson as a “place being continuously attractive over a long period of time”</w:t>
      </w:r>
      <w:r w:rsidR="006E35FD">
        <w:t xml:space="preserve"> to artists.</w:t>
      </w:r>
    </w:p>
    <w:p w14:paraId="7EC6499F" w14:textId="77777777" w:rsidR="004B2384" w:rsidRDefault="004B2384" w:rsidP="002566FF"/>
    <w:p w14:paraId="530BD876" w14:textId="3EC39C28" w:rsidR="004B2384" w:rsidRDefault="004B2384" w:rsidP="002566FF">
      <w:r>
        <w:t>SLIDE 8 and then SLIDE 9</w:t>
      </w:r>
    </w:p>
    <w:p w14:paraId="17A717C4" w14:textId="77777777" w:rsidR="004B2384" w:rsidRDefault="004B2384" w:rsidP="002566FF"/>
    <w:p w14:paraId="520D0A76" w14:textId="77777777" w:rsidR="004B2384" w:rsidRDefault="006E35FD" w:rsidP="002566FF">
      <w:r>
        <w:t xml:space="preserve"> </w:t>
      </w:r>
      <w:r w:rsidR="0018584E">
        <w:t xml:space="preserve"> La Chunky would not have survived as a business if it hadn’t been situated in this space – we were an attractive venue for recording not just </w:t>
      </w:r>
      <w:r w:rsidR="00BC7CA9">
        <w:t xml:space="preserve">because we had good equipment and talented freelance engineers </w:t>
      </w:r>
      <w:r w:rsidR="0018584E">
        <w:t xml:space="preserve">but also as </w:t>
      </w:r>
      <w:r w:rsidR="00BC7CA9">
        <w:t>we were a</w:t>
      </w:r>
      <w:r w:rsidR="0018584E">
        <w:t xml:space="preserve"> studio</w:t>
      </w:r>
      <w:r w:rsidR="00BC7CA9">
        <w:t xml:space="preserve"> business</w:t>
      </w:r>
      <w:r w:rsidR="0018584E">
        <w:t xml:space="preserve"> </w:t>
      </w:r>
      <w:proofErr w:type="gramStart"/>
      <w:r w:rsidR="0018584E">
        <w:t>in close proximity to</w:t>
      </w:r>
      <w:proofErr w:type="gramEnd"/>
      <w:r w:rsidR="0018584E">
        <w:t xml:space="preserve"> many </w:t>
      </w:r>
      <w:r w:rsidR="00BC7CA9">
        <w:t xml:space="preserve">decent </w:t>
      </w:r>
      <w:r w:rsidR="0018584E">
        <w:t>bars, cafes and parks</w:t>
      </w:r>
      <w:r>
        <w:t xml:space="preserve">. </w:t>
      </w:r>
      <w:r w:rsidR="00BC7CA9">
        <w:t xml:space="preserve"> Many other Scottish recording studios </w:t>
      </w:r>
      <w:proofErr w:type="gramStart"/>
      <w:r w:rsidR="00BC7CA9">
        <w:t>are located in</w:t>
      </w:r>
      <w:proofErr w:type="gramEnd"/>
      <w:r w:rsidR="00BC7CA9">
        <w:t xml:space="preserve"> soulless industrial estates (Chem-19) or in edgier neighbourhoods of the city (Gorbals Sound and Clockwork).  </w:t>
      </w:r>
    </w:p>
    <w:p w14:paraId="7F44FC7A" w14:textId="77777777" w:rsidR="004B2384" w:rsidRDefault="004B2384" w:rsidP="002566FF"/>
    <w:p w14:paraId="4EAD4BCD" w14:textId="59572576" w:rsidR="00BC7CA9" w:rsidRDefault="006E35FD" w:rsidP="002566FF">
      <w:r>
        <w:t>Watson again notes that “</w:t>
      </w:r>
      <w:r w:rsidRPr="00DC6BB8">
        <w:t xml:space="preserve">recording studios are at once insulated spaces of creativity, isolated from the city outside, </w:t>
      </w:r>
      <w:r>
        <w:t>and</w:t>
      </w:r>
      <w:r w:rsidRPr="00DC6BB8">
        <w:t xml:space="preserve"> space</w:t>
      </w:r>
      <w:r>
        <w:t>s</w:t>
      </w:r>
      <w:r w:rsidRPr="00DC6BB8">
        <w:t xml:space="preserve"> influenced directly by the wider urban context in which the</w:t>
      </w:r>
      <w:r>
        <w:t>y</w:t>
      </w:r>
      <w:r w:rsidRPr="00DC6BB8">
        <w:t xml:space="preserve"> operate</w:t>
      </w:r>
      <w:r>
        <w:t xml:space="preserve">.” He further proclaims that an “intimate relationship thus comes to exist </w:t>
      </w:r>
      <w:r w:rsidRPr="006E35FD">
        <w:t>Between a neighbourhood, city or region and its recording studios through musical creativity.</w:t>
      </w:r>
      <w:r>
        <w:t xml:space="preserve">” </w:t>
      </w:r>
    </w:p>
    <w:p w14:paraId="1F6080B5" w14:textId="77777777" w:rsidR="00BC7CA9" w:rsidRDefault="00BC7CA9" w:rsidP="002566FF"/>
    <w:p w14:paraId="7D9A92CB" w14:textId="77777777" w:rsidR="00B47C3D" w:rsidRDefault="006E35FD" w:rsidP="002566FF">
      <w:r>
        <w:t xml:space="preserve">La Chunky </w:t>
      </w:r>
      <w:r w:rsidR="00BC7CA9">
        <w:t xml:space="preserve">Studio and its </w:t>
      </w:r>
      <w:r w:rsidR="00B47C3D">
        <w:t xml:space="preserve">workers rely </w:t>
      </w:r>
      <w:r>
        <w:t>on this relationship</w:t>
      </w:r>
      <w:r w:rsidR="00BC7CA9">
        <w:t xml:space="preserve"> with </w:t>
      </w:r>
      <w:r w:rsidR="00B47C3D">
        <w:t xml:space="preserve">our </w:t>
      </w:r>
      <w:r w:rsidR="00BC7CA9">
        <w:t>neighbourhood</w:t>
      </w:r>
      <w:r>
        <w:t>, so much so that our favourite local hostelry – The Ben Nevis pub – was renamed “The Office” as we d</w:t>
      </w:r>
      <w:r w:rsidR="00B47C3D">
        <w:t>o</w:t>
      </w:r>
      <w:r>
        <w:t xml:space="preserve"> so much business there</w:t>
      </w:r>
      <w:r w:rsidR="00BC7CA9">
        <w:t xml:space="preserve">. </w:t>
      </w:r>
    </w:p>
    <w:p w14:paraId="768F8B03" w14:textId="77777777" w:rsidR="004B2384" w:rsidRDefault="004B2384" w:rsidP="002566FF"/>
    <w:p w14:paraId="34C18903" w14:textId="134824A5" w:rsidR="004B2384" w:rsidRDefault="00C27905" w:rsidP="002566FF">
      <w:r>
        <w:t>SLIDE 10</w:t>
      </w:r>
    </w:p>
    <w:p w14:paraId="1387597B" w14:textId="77777777" w:rsidR="00B47C3D" w:rsidRDefault="00B47C3D" w:rsidP="002566FF"/>
    <w:p w14:paraId="5252D807" w14:textId="0DA901E0" w:rsidR="001625F9" w:rsidRDefault="00B47C3D" w:rsidP="002566FF">
      <w:pPr>
        <w:rPr>
          <w:i/>
          <w:iCs/>
        </w:rPr>
      </w:pPr>
      <w:r>
        <w:lastRenderedPageBreak/>
        <w:t xml:space="preserve">Furthermore, our location within “The Hidden Lane” </w:t>
      </w:r>
      <w:r w:rsidR="001625F9">
        <w:t>i</w:t>
      </w:r>
      <w:r>
        <w:t xml:space="preserve">n Glasgow (slide) </w:t>
      </w:r>
      <w:r w:rsidR="001625F9">
        <w:t>allows us greater recognition as a creative hub for music production and constitutes a safe place for diverse practitioners to create without judgement.</w:t>
      </w:r>
      <w:r w:rsidR="00FC0B9B">
        <w:t xml:space="preserve"> </w:t>
      </w:r>
      <w:r w:rsidR="00FC0B9B">
        <w:rPr>
          <w:i/>
          <w:iCs/>
        </w:rPr>
        <w:t xml:space="preserve">Story about Carla sleeping on the sofa after shifts </w:t>
      </w:r>
    </w:p>
    <w:p w14:paraId="49FBC1F2" w14:textId="77777777" w:rsidR="00C27905" w:rsidRDefault="00C27905" w:rsidP="002566FF">
      <w:pPr>
        <w:rPr>
          <w:i/>
          <w:iCs/>
        </w:rPr>
      </w:pPr>
    </w:p>
    <w:p w14:paraId="39BEAC8D" w14:textId="120BDF75" w:rsidR="00C27905" w:rsidRPr="00C27905" w:rsidRDefault="00C27905" w:rsidP="002566FF">
      <w:r>
        <w:t>SLIDE 11</w:t>
      </w:r>
    </w:p>
    <w:p w14:paraId="054B5639" w14:textId="77777777" w:rsidR="00012B6B" w:rsidRDefault="00012B6B" w:rsidP="002566FF">
      <w:pPr>
        <w:rPr>
          <w:i/>
          <w:iCs/>
        </w:rPr>
      </w:pPr>
    </w:p>
    <w:p w14:paraId="4ACAB07E" w14:textId="144FDB60" w:rsidR="00012B6B" w:rsidRDefault="00012B6B" w:rsidP="00012B6B">
      <w:pPr>
        <w:rPr>
          <w:rFonts w:ascii="Aptos" w:eastAsia="Aptos" w:hAnsi="Aptos" w:cs="Aptos"/>
          <w:color w:val="000000" w:themeColor="text1"/>
          <w:lang w:val="en-US"/>
        </w:rPr>
      </w:pPr>
      <w:r>
        <w:rPr>
          <w:rFonts w:ascii="Aptos" w:eastAsia="Aptos" w:hAnsi="Aptos" w:cs="Aptos"/>
          <w:color w:val="000000" w:themeColor="text1"/>
          <w:lang w:val="en-US"/>
        </w:rPr>
        <w:t>Returning to the overall concept of a recording studio</w:t>
      </w:r>
      <w:r w:rsidR="00D056F7">
        <w:rPr>
          <w:rFonts w:ascii="Aptos" w:eastAsia="Aptos" w:hAnsi="Aptos" w:cs="Aptos"/>
          <w:color w:val="000000" w:themeColor="text1"/>
          <w:lang w:val="en-US"/>
        </w:rPr>
        <w:t xml:space="preserve"> </w:t>
      </w:r>
      <w:r w:rsidRPr="5D8E71F9">
        <w:rPr>
          <w:rFonts w:ascii="Aptos" w:eastAsia="Aptos" w:hAnsi="Aptos" w:cs="Aptos"/>
          <w:color w:val="000000" w:themeColor="text1"/>
          <w:lang w:val="en-US"/>
        </w:rPr>
        <w:t xml:space="preserve">Michel Foucault postulated the concept of heterotopia to describe spaces that are </w:t>
      </w:r>
      <w:r w:rsidRPr="5D8E71F9">
        <w:rPr>
          <w:rFonts w:ascii="Aptos" w:eastAsia="Aptos" w:hAnsi="Aptos" w:cs="Aptos"/>
          <w:color w:val="040C28"/>
          <w:lang w:val="en-US"/>
        </w:rPr>
        <w:t>strange or ambivalent places – places that defy the normal logic of ordering</w:t>
      </w:r>
      <w:r w:rsidRPr="5D8E71F9">
        <w:rPr>
          <w:rFonts w:ascii="Aptos" w:eastAsia="Aptos" w:hAnsi="Aptos" w:cs="Aptos"/>
          <w:color w:val="202124"/>
          <w:lang w:val="en-US"/>
        </w:rPr>
        <w:t xml:space="preserve">. Perhaps the recording studio can be considered as one of these spaces.  A recording studio’s functional processes are shrouded in technological mysticism – a source of fascination to all music-lovers but also a place guarded by inscrutable </w:t>
      </w:r>
      <w:proofErr w:type="gramStart"/>
      <w:r w:rsidRPr="5D8E71F9">
        <w:rPr>
          <w:rFonts w:ascii="Aptos" w:eastAsia="Aptos" w:hAnsi="Aptos" w:cs="Aptos"/>
          <w:color w:val="202124"/>
          <w:lang w:val="en-US"/>
        </w:rPr>
        <w:t>gate-keepers</w:t>
      </w:r>
      <w:proofErr w:type="gramEnd"/>
      <w:r w:rsidRPr="5D8E71F9">
        <w:rPr>
          <w:rFonts w:ascii="Aptos" w:eastAsia="Aptos" w:hAnsi="Aptos" w:cs="Aptos"/>
          <w:color w:val="202124"/>
          <w:lang w:val="en-US"/>
        </w:rPr>
        <w:t xml:space="preserve">.   To quote from Goldman et.al. “A Connected History and Geography of Studios”. </w:t>
      </w:r>
      <w:r w:rsidRPr="5D8E71F9">
        <w:rPr>
          <w:rFonts w:ascii="Aptos" w:eastAsia="Aptos" w:hAnsi="Aptos" w:cs="Aptos"/>
          <w:color w:val="000000" w:themeColor="text1"/>
          <w:lang w:val="en-US"/>
        </w:rPr>
        <w:t xml:space="preserve">Like museums and libraries, studios often exhibit a will to ‘enclose in one place all times, all epochs, all forms, all tastes’, or in other words, to constitute ‘a place of all times that is itself outside of time and inaccessible to its ravages’. Goldman et. al continue in the same vein stating that these spaces of creativity and production could be </w:t>
      </w:r>
      <w:proofErr w:type="gramStart"/>
      <w:r w:rsidRPr="5D8E71F9">
        <w:rPr>
          <w:rFonts w:ascii="Aptos" w:eastAsia="Aptos" w:hAnsi="Aptos" w:cs="Aptos"/>
          <w:color w:val="000000" w:themeColor="text1"/>
          <w:lang w:val="en-US"/>
        </w:rPr>
        <w:t>considered  as</w:t>
      </w:r>
      <w:proofErr w:type="gramEnd"/>
      <w:r w:rsidRPr="5D8E71F9">
        <w:rPr>
          <w:rFonts w:ascii="Aptos" w:eastAsia="Aptos" w:hAnsi="Aptos" w:cs="Aptos"/>
          <w:color w:val="000000" w:themeColor="text1"/>
          <w:lang w:val="en-US"/>
        </w:rPr>
        <w:t xml:space="preserve"> platforms of inquiry and subsequently archival platforms.   Perhaps, I quote “becoming an archive, an educational space, or even a shrine to the real, imagined or mythological past is part of the </w:t>
      </w:r>
      <w:proofErr w:type="gramStart"/>
      <w:r w:rsidRPr="5D8E71F9">
        <w:rPr>
          <w:rFonts w:ascii="Aptos" w:eastAsia="Aptos" w:hAnsi="Aptos" w:cs="Aptos"/>
          <w:color w:val="000000" w:themeColor="text1"/>
          <w:lang w:val="en-US"/>
        </w:rPr>
        <w:t>life-cycle</w:t>
      </w:r>
      <w:proofErr w:type="gramEnd"/>
      <w:r w:rsidRPr="5D8E71F9">
        <w:rPr>
          <w:rFonts w:ascii="Aptos" w:eastAsia="Aptos" w:hAnsi="Aptos" w:cs="Aptos"/>
          <w:color w:val="000000" w:themeColor="text1"/>
          <w:lang w:val="en-US"/>
        </w:rPr>
        <w:t xml:space="preserve"> of a studio”. </w:t>
      </w:r>
    </w:p>
    <w:p w14:paraId="4906D7CB" w14:textId="77777777" w:rsidR="00D056F7" w:rsidRDefault="00D056F7" w:rsidP="00012B6B">
      <w:pPr>
        <w:rPr>
          <w:rFonts w:ascii="Aptos" w:eastAsia="Aptos" w:hAnsi="Aptos" w:cs="Aptos"/>
          <w:color w:val="000000" w:themeColor="text1"/>
        </w:rPr>
      </w:pPr>
    </w:p>
    <w:p w14:paraId="5CE1B99F" w14:textId="77777777" w:rsidR="00012B6B" w:rsidRDefault="00012B6B" w:rsidP="00012B6B">
      <w:pPr>
        <w:rPr>
          <w:rFonts w:ascii="Aptos" w:eastAsia="Aptos" w:hAnsi="Aptos" w:cs="Aptos"/>
          <w:color w:val="000000" w:themeColor="text1"/>
          <w:lang w:val="en-US"/>
        </w:rPr>
      </w:pPr>
      <w:r w:rsidRPr="5D8E71F9">
        <w:rPr>
          <w:rFonts w:ascii="Aptos" w:eastAsia="Aptos" w:hAnsi="Aptos" w:cs="Aptos"/>
          <w:color w:val="000000" w:themeColor="text1"/>
          <w:lang w:val="en-US"/>
        </w:rPr>
        <w:t xml:space="preserve">I find this to be an interesting position on the function of a recording </w:t>
      </w:r>
      <w:proofErr w:type="gramStart"/>
      <w:r w:rsidRPr="5D8E71F9">
        <w:rPr>
          <w:rFonts w:ascii="Aptos" w:eastAsia="Aptos" w:hAnsi="Aptos" w:cs="Aptos"/>
          <w:color w:val="000000" w:themeColor="text1"/>
          <w:lang w:val="en-US"/>
        </w:rPr>
        <w:t>studio</w:t>
      </w:r>
      <w:proofErr w:type="gramEnd"/>
      <w:r w:rsidRPr="5D8E71F9">
        <w:rPr>
          <w:rFonts w:ascii="Aptos" w:eastAsia="Aptos" w:hAnsi="Aptos" w:cs="Aptos"/>
          <w:color w:val="000000" w:themeColor="text1"/>
          <w:lang w:val="en-US"/>
        </w:rPr>
        <w:t xml:space="preserve"> but I also consider this position to be entirely misanthropic. A recording studio is a place of </w:t>
      </w:r>
      <w:proofErr w:type="gramStart"/>
      <w:r w:rsidRPr="5D8E71F9">
        <w:rPr>
          <w:rFonts w:ascii="Aptos" w:eastAsia="Aptos" w:hAnsi="Aptos" w:cs="Aptos"/>
          <w:color w:val="000000" w:themeColor="text1"/>
          <w:lang w:val="en-US"/>
        </w:rPr>
        <w:t>action</w:t>
      </w:r>
      <w:proofErr w:type="gramEnd"/>
      <w:r w:rsidRPr="5D8E71F9">
        <w:rPr>
          <w:rFonts w:ascii="Aptos" w:eastAsia="Aptos" w:hAnsi="Aptos" w:cs="Aptos"/>
          <w:color w:val="000000" w:themeColor="text1"/>
          <w:lang w:val="en-US"/>
        </w:rPr>
        <w:t xml:space="preserve"> and its processes exist entirely in the present. A song recorded in a studio is a malleable artefact that can be continuously revisited, reimagined and, if necessary, completely re-recorded.  A song, or a piece of music is a living thing that evolves and requires nurturing. The recording studio is its nursery.</w:t>
      </w:r>
    </w:p>
    <w:p w14:paraId="40C581CA" w14:textId="77777777" w:rsidR="00C27905" w:rsidRDefault="00C27905" w:rsidP="00012B6B">
      <w:pPr>
        <w:rPr>
          <w:rFonts w:ascii="Aptos" w:eastAsia="Aptos" w:hAnsi="Aptos" w:cs="Aptos"/>
          <w:color w:val="000000" w:themeColor="text1"/>
          <w:lang w:val="en-US"/>
        </w:rPr>
      </w:pPr>
    </w:p>
    <w:p w14:paraId="491C3A3A" w14:textId="7F159CCD" w:rsidR="00C27905" w:rsidRDefault="00C27905" w:rsidP="00012B6B">
      <w:pPr>
        <w:rPr>
          <w:rFonts w:ascii="Aptos" w:eastAsia="Aptos" w:hAnsi="Aptos" w:cs="Aptos"/>
          <w:color w:val="000000" w:themeColor="text1"/>
          <w:lang w:val="en-US"/>
        </w:rPr>
      </w:pPr>
      <w:r>
        <w:rPr>
          <w:rFonts w:ascii="Aptos" w:eastAsia="Aptos" w:hAnsi="Aptos" w:cs="Aptos"/>
          <w:color w:val="000000" w:themeColor="text1"/>
          <w:lang w:val="en-US"/>
        </w:rPr>
        <w:t>SLIDE 12</w:t>
      </w:r>
    </w:p>
    <w:p w14:paraId="32DFA468" w14:textId="77777777" w:rsidR="00D056F7" w:rsidRDefault="00D056F7" w:rsidP="00012B6B">
      <w:pPr>
        <w:rPr>
          <w:rFonts w:ascii="Aptos" w:eastAsia="Aptos" w:hAnsi="Aptos" w:cs="Aptos"/>
          <w:color w:val="000000" w:themeColor="text1"/>
        </w:rPr>
      </w:pPr>
    </w:p>
    <w:p w14:paraId="5A9AFF86" w14:textId="03702F07" w:rsidR="00012B6B" w:rsidRDefault="00D056F7" w:rsidP="00012B6B">
      <w:pPr>
        <w:rPr>
          <w:rFonts w:ascii="Aptos" w:eastAsia="Aptos" w:hAnsi="Aptos" w:cs="Aptos"/>
          <w:color w:val="000000" w:themeColor="text1"/>
          <w:lang w:val="en-US"/>
        </w:rPr>
      </w:pPr>
      <w:r>
        <w:rPr>
          <w:rFonts w:ascii="Aptos" w:eastAsia="Aptos" w:hAnsi="Aptos" w:cs="Aptos"/>
          <w:color w:val="000000" w:themeColor="text1"/>
          <w:lang w:val="en-US"/>
        </w:rPr>
        <w:t>S</w:t>
      </w:r>
      <w:r w:rsidR="00012B6B" w:rsidRPr="5D8E71F9">
        <w:rPr>
          <w:rFonts w:ascii="Aptos" w:eastAsia="Aptos" w:hAnsi="Aptos" w:cs="Aptos"/>
          <w:color w:val="000000" w:themeColor="text1"/>
          <w:lang w:val="en-US"/>
        </w:rPr>
        <w:t>tudio sessions</w:t>
      </w:r>
      <w:r>
        <w:rPr>
          <w:rFonts w:ascii="Aptos" w:eastAsia="Aptos" w:hAnsi="Aptos" w:cs="Aptos"/>
          <w:color w:val="000000" w:themeColor="text1"/>
          <w:lang w:val="en-US"/>
        </w:rPr>
        <w:t xml:space="preserve"> at La Chunky</w:t>
      </w:r>
      <w:r w:rsidR="00012B6B" w:rsidRPr="5D8E71F9">
        <w:rPr>
          <w:rFonts w:ascii="Aptos" w:eastAsia="Aptos" w:hAnsi="Aptos" w:cs="Aptos"/>
          <w:color w:val="000000" w:themeColor="text1"/>
          <w:lang w:val="en-US"/>
        </w:rPr>
        <w:t xml:space="preserve"> have </w:t>
      </w:r>
      <w:r w:rsidR="004E359A">
        <w:rPr>
          <w:rFonts w:ascii="Aptos" w:eastAsia="Aptos" w:hAnsi="Aptos" w:cs="Aptos"/>
          <w:color w:val="000000" w:themeColor="text1"/>
          <w:lang w:val="en-US"/>
        </w:rPr>
        <w:t xml:space="preserve">often </w:t>
      </w:r>
      <w:r w:rsidR="00012B6B" w:rsidRPr="5D8E71F9">
        <w:rPr>
          <w:rFonts w:ascii="Aptos" w:eastAsia="Aptos" w:hAnsi="Aptos" w:cs="Aptos"/>
          <w:color w:val="000000" w:themeColor="text1"/>
          <w:lang w:val="en-US"/>
        </w:rPr>
        <w:t xml:space="preserve">been defined by an iterative process of reflective listening and constant evolution. </w:t>
      </w:r>
      <w:r>
        <w:rPr>
          <w:rFonts w:ascii="Aptos" w:eastAsia="Aptos" w:hAnsi="Aptos" w:cs="Aptos"/>
          <w:color w:val="000000" w:themeColor="text1"/>
          <w:lang w:val="en-US"/>
        </w:rPr>
        <w:t xml:space="preserve"> </w:t>
      </w:r>
      <w:r w:rsidR="00012B6B" w:rsidRPr="5D8E71F9">
        <w:rPr>
          <w:rFonts w:ascii="Aptos" w:eastAsia="Aptos" w:hAnsi="Aptos" w:cs="Aptos"/>
          <w:color w:val="000000" w:themeColor="text1"/>
          <w:lang w:val="en-US"/>
        </w:rPr>
        <w:t xml:space="preserve">The studio </w:t>
      </w:r>
      <w:r>
        <w:rPr>
          <w:rFonts w:ascii="Aptos" w:eastAsia="Aptos" w:hAnsi="Aptos" w:cs="Aptos"/>
          <w:color w:val="000000" w:themeColor="text1"/>
          <w:lang w:val="en-US"/>
        </w:rPr>
        <w:t xml:space="preserve">should be </w:t>
      </w:r>
      <w:proofErr w:type="gramStart"/>
      <w:r w:rsidR="00012B6B" w:rsidRPr="5D8E71F9">
        <w:rPr>
          <w:rFonts w:ascii="Aptos" w:eastAsia="Aptos" w:hAnsi="Aptos" w:cs="Aptos"/>
          <w:color w:val="000000" w:themeColor="text1"/>
          <w:lang w:val="en-US"/>
        </w:rPr>
        <w:t>a  “</w:t>
      </w:r>
      <w:proofErr w:type="gramEnd"/>
      <w:r w:rsidR="00012B6B" w:rsidRPr="5D8E71F9">
        <w:rPr>
          <w:rFonts w:ascii="Aptos" w:eastAsia="Aptos" w:hAnsi="Aptos" w:cs="Aptos"/>
          <w:color w:val="000000" w:themeColor="text1"/>
          <w:lang w:val="en-US"/>
        </w:rPr>
        <w:t xml:space="preserve">laboratory of the arts” (Hennion, 1989) but </w:t>
      </w:r>
      <w:r>
        <w:rPr>
          <w:rFonts w:ascii="Aptos" w:eastAsia="Aptos" w:hAnsi="Aptos" w:cs="Aptos"/>
          <w:color w:val="000000" w:themeColor="text1"/>
          <w:lang w:val="en-US"/>
        </w:rPr>
        <w:t xml:space="preserve">also </w:t>
      </w:r>
      <w:r w:rsidR="00012B6B" w:rsidRPr="5D8E71F9">
        <w:rPr>
          <w:rFonts w:ascii="Aptos" w:eastAsia="Aptos" w:hAnsi="Aptos" w:cs="Aptos"/>
          <w:color w:val="000000" w:themeColor="text1"/>
          <w:lang w:val="en-US"/>
        </w:rPr>
        <w:t>a laboratory that d</w:t>
      </w:r>
      <w:r>
        <w:rPr>
          <w:rFonts w:ascii="Aptos" w:eastAsia="Aptos" w:hAnsi="Aptos" w:cs="Aptos"/>
          <w:color w:val="000000" w:themeColor="text1"/>
          <w:lang w:val="en-US"/>
        </w:rPr>
        <w:t>oes</w:t>
      </w:r>
      <w:r w:rsidR="00012B6B" w:rsidRPr="5D8E71F9">
        <w:rPr>
          <w:rFonts w:ascii="Aptos" w:eastAsia="Aptos" w:hAnsi="Aptos" w:cs="Aptos"/>
          <w:color w:val="000000" w:themeColor="text1"/>
          <w:lang w:val="en-US"/>
        </w:rPr>
        <w:t xml:space="preserve"> not exclude the non-technical</w:t>
      </w:r>
      <w:r>
        <w:rPr>
          <w:rFonts w:ascii="Aptos" w:eastAsia="Aptos" w:hAnsi="Aptos" w:cs="Aptos"/>
          <w:color w:val="000000" w:themeColor="text1"/>
          <w:lang w:val="en-US"/>
        </w:rPr>
        <w:t xml:space="preserve"> creative </w:t>
      </w:r>
      <w:proofErr w:type="gramStart"/>
      <w:r>
        <w:rPr>
          <w:rFonts w:ascii="Aptos" w:eastAsia="Aptos" w:hAnsi="Aptos" w:cs="Aptos"/>
          <w:color w:val="000000" w:themeColor="text1"/>
          <w:lang w:val="en-US"/>
        </w:rPr>
        <w:t xml:space="preserve">individual </w:t>
      </w:r>
      <w:r w:rsidR="00012B6B" w:rsidRPr="5D8E71F9">
        <w:rPr>
          <w:rFonts w:ascii="Aptos" w:eastAsia="Aptos" w:hAnsi="Aptos" w:cs="Aptos"/>
          <w:color w:val="000000" w:themeColor="text1"/>
          <w:lang w:val="en-US"/>
        </w:rPr>
        <w:t xml:space="preserve"> and</w:t>
      </w:r>
      <w:proofErr w:type="gramEnd"/>
      <w:r w:rsidR="00012B6B" w:rsidRPr="5D8E71F9">
        <w:rPr>
          <w:rFonts w:ascii="Aptos" w:eastAsia="Aptos" w:hAnsi="Aptos" w:cs="Aptos"/>
          <w:color w:val="000000" w:themeColor="text1"/>
          <w:lang w:val="en-US"/>
        </w:rPr>
        <w:t xml:space="preserve"> which </w:t>
      </w:r>
      <w:r w:rsidRPr="5D8E71F9">
        <w:rPr>
          <w:rFonts w:ascii="Aptos" w:eastAsia="Aptos" w:hAnsi="Aptos" w:cs="Aptos"/>
          <w:color w:val="000000" w:themeColor="text1"/>
          <w:lang w:val="en-US"/>
        </w:rPr>
        <w:t>recogni</w:t>
      </w:r>
      <w:r>
        <w:rPr>
          <w:rFonts w:ascii="Aptos" w:eastAsia="Aptos" w:hAnsi="Aptos" w:cs="Aptos"/>
          <w:color w:val="000000" w:themeColor="text1"/>
          <w:lang w:val="en-US"/>
        </w:rPr>
        <w:t xml:space="preserve">ses </w:t>
      </w:r>
      <w:r w:rsidR="00012B6B" w:rsidRPr="5D8E71F9">
        <w:rPr>
          <w:rFonts w:ascii="Aptos" w:eastAsia="Aptos" w:hAnsi="Aptos" w:cs="Aptos"/>
          <w:color w:val="000000" w:themeColor="text1"/>
          <w:lang w:val="en-US"/>
        </w:rPr>
        <w:t xml:space="preserve">the fluid boundaries between the technician and the artist. </w:t>
      </w:r>
      <w:r>
        <w:rPr>
          <w:rFonts w:ascii="Aptos" w:eastAsia="Aptos" w:hAnsi="Aptos" w:cs="Aptos"/>
          <w:color w:val="000000" w:themeColor="text1"/>
          <w:lang w:val="en-US"/>
        </w:rPr>
        <w:t xml:space="preserve"> </w:t>
      </w:r>
      <w:r w:rsidR="00611404">
        <w:rPr>
          <w:rFonts w:ascii="Aptos" w:eastAsia="Aptos" w:hAnsi="Aptos" w:cs="Aptos"/>
          <w:color w:val="000000" w:themeColor="text1"/>
          <w:lang w:val="en-US"/>
        </w:rPr>
        <w:t>Recording studios should be a place of joyful creation. They should be places of fun – perhaps even a soft play facility for musicians.</w:t>
      </w:r>
    </w:p>
    <w:p w14:paraId="01261A9A" w14:textId="77777777" w:rsidR="00D056F7" w:rsidRDefault="00D056F7" w:rsidP="00012B6B">
      <w:pPr>
        <w:rPr>
          <w:rFonts w:ascii="Aptos" w:eastAsia="Aptos" w:hAnsi="Aptos" w:cs="Aptos"/>
          <w:color w:val="000000" w:themeColor="text1"/>
          <w:lang w:val="en-US"/>
        </w:rPr>
      </w:pPr>
    </w:p>
    <w:p w14:paraId="32C02D0F" w14:textId="4A34A865" w:rsidR="00D056F7" w:rsidRDefault="00D056F7" w:rsidP="00012B6B">
      <w:pPr>
        <w:rPr>
          <w:rFonts w:ascii="Aptos" w:eastAsia="Aptos" w:hAnsi="Aptos" w:cs="Aptos"/>
          <w:color w:val="000000" w:themeColor="text1"/>
          <w:lang w:val="en-US"/>
        </w:rPr>
      </w:pPr>
      <w:r>
        <w:rPr>
          <w:rFonts w:ascii="Aptos" w:eastAsia="Aptos" w:hAnsi="Aptos" w:cs="Aptos"/>
          <w:color w:val="000000" w:themeColor="text1"/>
          <w:lang w:val="en-US"/>
        </w:rPr>
        <w:t xml:space="preserve">However, as a business venture, the recording studio is a disastrous money pit. </w:t>
      </w:r>
    </w:p>
    <w:p w14:paraId="2CCB69A8" w14:textId="77777777" w:rsidR="009B2A88" w:rsidRDefault="009B2A88" w:rsidP="00012B6B">
      <w:pPr>
        <w:rPr>
          <w:rFonts w:ascii="Aptos" w:eastAsia="Aptos" w:hAnsi="Aptos" w:cs="Aptos"/>
          <w:color w:val="000000" w:themeColor="text1"/>
          <w:lang w:val="en-US"/>
        </w:rPr>
      </w:pPr>
    </w:p>
    <w:p w14:paraId="186DC745" w14:textId="77777777" w:rsidR="009B2A88" w:rsidRDefault="009B2A88" w:rsidP="009B2A88">
      <w:pPr>
        <w:rPr>
          <w:color w:val="000000" w:themeColor="text1"/>
        </w:rPr>
      </w:pPr>
      <w:r w:rsidRPr="61ACD754">
        <w:rPr>
          <w:rFonts w:eastAsiaTheme="minorEastAsia"/>
          <w:color w:val="000000" w:themeColor="text1"/>
        </w:rPr>
        <w:t xml:space="preserve">Eliot Bates in the Bloomsbury Handbook of Music Production (2020 </w:t>
      </w:r>
      <w:proofErr w:type="spellStart"/>
      <w:r w:rsidRPr="61ACD754">
        <w:rPr>
          <w:rFonts w:eastAsiaTheme="minorEastAsia"/>
          <w:color w:val="000000" w:themeColor="text1"/>
        </w:rPr>
        <w:t>pg</w:t>
      </w:r>
      <w:proofErr w:type="spellEnd"/>
      <w:r w:rsidRPr="61ACD754">
        <w:rPr>
          <w:rFonts w:eastAsiaTheme="minorEastAsia"/>
          <w:color w:val="000000" w:themeColor="text1"/>
        </w:rPr>
        <w:t xml:space="preserve"> 131) adds further weight to this position.</w:t>
      </w:r>
    </w:p>
    <w:p w14:paraId="22D5D8D2" w14:textId="77777777" w:rsidR="00611404" w:rsidRDefault="009B2A88" w:rsidP="009B2A88">
      <w:pPr>
        <w:rPr>
          <w:rFonts w:eastAsiaTheme="minorEastAsia"/>
          <w:color w:val="000000" w:themeColor="text1"/>
        </w:rPr>
      </w:pPr>
      <w:r w:rsidRPr="61ACD754">
        <w:rPr>
          <w:rFonts w:eastAsiaTheme="minorEastAsia"/>
          <w:color w:val="000000" w:themeColor="text1"/>
        </w:rPr>
        <w:t xml:space="preserve">“Studios are expensive and space intensive </w:t>
      </w:r>
      <w:proofErr w:type="gramStart"/>
      <w:r w:rsidRPr="61ACD754">
        <w:rPr>
          <w:rFonts w:eastAsiaTheme="minorEastAsia"/>
          <w:color w:val="000000" w:themeColor="text1"/>
        </w:rPr>
        <w:t>facilities, but</w:t>
      </w:r>
      <w:proofErr w:type="gramEnd"/>
      <w:r w:rsidRPr="61ACD754">
        <w:rPr>
          <w:rFonts w:eastAsiaTheme="minorEastAsia"/>
          <w:color w:val="000000" w:themeColor="text1"/>
        </w:rPr>
        <w:t xml:space="preserve"> constitute one of the least-profitable parts of the music sector, and this appears consistent regardless of the national market.”</w:t>
      </w:r>
      <w:r>
        <w:rPr>
          <w:rFonts w:eastAsiaTheme="minorEastAsia"/>
          <w:color w:val="000000" w:themeColor="text1"/>
        </w:rPr>
        <w:t xml:space="preserve"> </w:t>
      </w:r>
    </w:p>
    <w:p w14:paraId="7031EB9B" w14:textId="77777777" w:rsidR="00611404" w:rsidRDefault="00611404" w:rsidP="009B2A88">
      <w:pPr>
        <w:rPr>
          <w:rFonts w:eastAsiaTheme="minorEastAsia"/>
          <w:color w:val="000000" w:themeColor="text1"/>
        </w:rPr>
      </w:pPr>
    </w:p>
    <w:p w14:paraId="4682589D" w14:textId="1142695C" w:rsidR="009B2A88" w:rsidRDefault="009B2A88" w:rsidP="009B2A88">
      <w:pPr>
        <w:rPr>
          <w:rFonts w:ascii="Calibri" w:eastAsia="Calibri" w:hAnsi="Calibri" w:cs="Calibri"/>
          <w:color w:val="000000" w:themeColor="text1"/>
        </w:rPr>
      </w:pPr>
      <w:r w:rsidRPr="5D8E71F9">
        <w:rPr>
          <w:rFonts w:ascii="Calibri" w:eastAsia="Calibri" w:hAnsi="Calibri" w:cs="Calibri"/>
          <w:color w:val="000000" w:themeColor="text1"/>
        </w:rPr>
        <w:lastRenderedPageBreak/>
        <w:t xml:space="preserve">To paraphrase </w:t>
      </w:r>
      <w:r w:rsidR="00611404">
        <w:rPr>
          <w:rFonts w:ascii="Calibri" w:eastAsia="Calibri" w:hAnsi="Calibri" w:cs="Calibri"/>
          <w:color w:val="000000" w:themeColor="text1"/>
        </w:rPr>
        <w:t xml:space="preserve">musician and songwriter </w:t>
      </w:r>
      <w:r w:rsidRPr="5D8E71F9">
        <w:rPr>
          <w:rFonts w:ascii="Calibri" w:eastAsia="Calibri" w:hAnsi="Calibri" w:cs="Calibri"/>
          <w:color w:val="000000" w:themeColor="text1"/>
        </w:rPr>
        <w:t xml:space="preserve">Emma Pollock of Chem 19 and The </w:t>
      </w:r>
      <w:proofErr w:type="spellStart"/>
      <w:proofErr w:type="gramStart"/>
      <w:r w:rsidRPr="5D8E71F9">
        <w:rPr>
          <w:rFonts w:ascii="Calibri" w:eastAsia="Calibri" w:hAnsi="Calibri" w:cs="Calibri"/>
          <w:color w:val="000000" w:themeColor="text1"/>
        </w:rPr>
        <w:t>Delgados</w:t>
      </w:r>
      <w:proofErr w:type="spellEnd"/>
      <w:r w:rsidR="00611404">
        <w:rPr>
          <w:rFonts w:ascii="Calibri" w:eastAsia="Calibri" w:hAnsi="Calibri" w:cs="Calibri"/>
          <w:color w:val="000000" w:themeColor="text1"/>
        </w:rPr>
        <w:t xml:space="preserve">, </w:t>
      </w:r>
      <w:r w:rsidRPr="5D8E71F9">
        <w:rPr>
          <w:rFonts w:ascii="Calibri" w:eastAsia="Calibri" w:hAnsi="Calibri" w:cs="Calibri"/>
          <w:color w:val="000000" w:themeColor="text1"/>
        </w:rPr>
        <w:t xml:space="preserve"> running</w:t>
      </w:r>
      <w:proofErr w:type="gramEnd"/>
      <w:r w:rsidRPr="5D8E71F9">
        <w:rPr>
          <w:rFonts w:ascii="Calibri" w:eastAsia="Calibri" w:hAnsi="Calibri" w:cs="Calibri"/>
          <w:color w:val="000000" w:themeColor="text1"/>
        </w:rPr>
        <w:t xml:space="preserve"> a studio in terms of dragon's den level success is just not feasible</w:t>
      </w:r>
      <w:r>
        <w:rPr>
          <w:rFonts w:ascii="Calibri" w:eastAsia="Calibri" w:hAnsi="Calibri" w:cs="Calibri"/>
          <w:color w:val="000000" w:themeColor="text1"/>
        </w:rPr>
        <w:t xml:space="preserve"> (author interview).</w:t>
      </w:r>
    </w:p>
    <w:p w14:paraId="128EF9F7" w14:textId="77777777" w:rsidR="005C4A93" w:rsidRDefault="005C4A93" w:rsidP="009B2A88">
      <w:pPr>
        <w:rPr>
          <w:rFonts w:ascii="Calibri" w:eastAsia="Calibri" w:hAnsi="Calibri" w:cs="Calibri"/>
          <w:color w:val="000000" w:themeColor="text1"/>
        </w:rPr>
      </w:pPr>
    </w:p>
    <w:p w14:paraId="0D5773C6" w14:textId="1E4601B0" w:rsidR="005C4A93" w:rsidRDefault="005C4A93" w:rsidP="005C4A93">
      <w:pPr>
        <w:rPr>
          <w:rFonts w:eastAsiaTheme="minorEastAsia"/>
          <w:color w:val="000000" w:themeColor="text1"/>
        </w:rPr>
      </w:pPr>
      <w:proofErr w:type="gramStart"/>
      <w:r>
        <w:rPr>
          <w:rFonts w:eastAsiaTheme="minorEastAsia"/>
          <w:color w:val="000000" w:themeColor="text1"/>
        </w:rPr>
        <w:t xml:space="preserve">However, </w:t>
      </w:r>
      <w:r w:rsidRPr="5D8E71F9">
        <w:rPr>
          <w:rFonts w:eastAsiaTheme="minorEastAsia"/>
          <w:color w:val="000000" w:themeColor="text1"/>
        </w:rPr>
        <w:t xml:space="preserve"> Bates</w:t>
      </w:r>
      <w:proofErr w:type="gramEnd"/>
      <w:r w:rsidRPr="5D8E71F9">
        <w:rPr>
          <w:rFonts w:eastAsiaTheme="minorEastAsia"/>
          <w:color w:val="000000" w:themeColor="text1"/>
        </w:rPr>
        <w:t xml:space="preserve"> in The Bloomsbury Handbook of Music Production</w:t>
      </w:r>
      <w:r>
        <w:rPr>
          <w:rFonts w:eastAsiaTheme="minorEastAsia"/>
          <w:color w:val="000000" w:themeColor="text1"/>
        </w:rPr>
        <w:t xml:space="preserve"> also recognises </w:t>
      </w:r>
      <w:proofErr w:type="gramStart"/>
      <w:r>
        <w:rPr>
          <w:rFonts w:eastAsiaTheme="minorEastAsia"/>
          <w:color w:val="000000" w:themeColor="text1"/>
        </w:rPr>
        <w:t xml:space="preserve">that </w:t>
      </w:r>
      <w:r w:rsidRPr="5D8E71F9">
        <w:rPr>
          <w:rFonts w:eastAsiaTheme="minorEastAsia"/>
          <w:color w:val="000000" w:themeColor="text1"/>
        </w:rPr>
        <w:t xml:space="preserve"> “</w:t>
      </w:r>
      <w:proofErr w:type="gramEnd"/>
      <w:r w:rsidRPr="5D8E71F9">
        <w:rPr>
          <w:rFonts w:eastAsiaTheme="minorEastAsia"/>
          <w:color w:val="000000" w:themeColor="text1"/>
        </w:rPr>
        <w:t>studios may constitute hubs of local music scenes” so that “the purpose of studios goes beyond economic considerations….” Functioning as “</w:t>
      </w:r>
      <w:r w:rsidRPr="5D8E71F9">
        <w:rPr>
          <w:rFonts w:eastAsiaTheme="minorEastAsia"/>
          <w:color w:val="000000" w:themeColor="text1"/>
          <w:u w:val="single"/>
        </w:rPr>
        <w:t>charged nodes</w:t>
      </w:r>
      <w:r w:rsidRPr="5D8E71F9">
        <w:rPr>
          <w:rFonts w:eastAsiaTheme="minorEastAsia"/>
          <w:color w:val="000000" w:themeColor="text1"/>
        </w:rPr>
        <w:t xml:space="preserve"> within broader production networks</w:t>
      </w:r>
      <w:proofErr w:type="gramStart"/>
      <w:r w:rsidRPr="5D8E71F9">
        <w:rPr>
          <w:rFonts w:eastAsiaTheme="minorEastAsia"/>
          <w:color w:val="000000" w:themeColor="text1"/>
        </w:rPr>
        <w:t xml:space="preserve"> ..</w:t>
      </w:r>
      <w:proofErr w:type="gramEnd"/>
      <w:r w:rsidRPr="5D8E71F9">
        <w:rPr>
          <w:rFonts w:eastAsiaTheme="minorEastAsia"/>
          <w:color w:val="000000" w:themeColor="text1"/>
        </w:rPr>
        <w:t>”.</w:t>
      </w:r>
    </w:p>
    <w:p w14:paraId="504F8A2A" w14:textId="77777777" w:rsidR="00611404" w:rsidRDefault="00611404" w:rsidP="005C4A93">
      <w:pPr>
        <w:rPr>
          <w:rFonts w:eastAsiaTheme="minorEastAsia"/>
          <w:color w:val="000000" w:themeColor="text1"/>
        </w:rPr>
      </w:pPr>
    </w:p>
    <w:p w14:paraId="03FE1119" w14:textId="22D95212" w:rsidR="00611404" w:rsidRDefault="00611404" w:rsidP="005C4A93">
      <w:pPr>
        <w:rPr>
          <w:color w:val="000000" w:themeColor="text1"/>
        </w:rPr>
      </w:pPr>
      <w:r>
        <w:rPr>
          <w:rFonts w:eastAsiaTheme="minorEastAsia"/>
          <w:color w:val="000000" w:themeColor="text1"/>
        </w:rPr>
        <w:t xml:space="preserve">This position is central to how La Chunky exists within the wider context of Glasgow’s musical cultural milieu. </w:t>
      </w:r>
    </w:p>
    <w:p w14:paraId="44C67A87" w14:textId="77777777" w:rsidR="005C4A93" w:rsidRDefault="005C4A93" w:rsidP="009B2A88">
      <w:pPr>
        <w:rPr>
          <w:rFonts w:ascii="Calibri" w:eastAsia="Calibri" w:hAnsi="Calibri" w:cs="Calibri"/>
          <w:color w:val="000000" w:themeColor="text1"/>
        </w:rPr>
      </w:pPr>
    </w:p>
    <w:p w14:paraId="489932A0" w14:textId="77777777" w:rsidR="009B2A88" w:rsidRDefault="009B2A88" w:rsidP="009B2A88">
      <w:pPr>
        <w:rPr>
          <w:rFonts w:ascii="Calibri" w:eastAsia="Calibri" w:hAnsi="Calibri" w:cs="Calibri"/>
          <w:color w:val="000000" w:themeColor="text1"/>
        </w:rPr>
      </w:pPr>
    </w:p>
    <w:p w14:paraId="55C94D67" w14:textId="7967B89F" w:rsidR="009B2A88" w:rsidRDefault="009B2A88" w:rsidP="009B2A88">
      <w:r w:rsidRPr="5D8E71F9">
        <w:rPr>
          <w:rFonts w:ascii="Calibri" w:eastAsia="Calibri" w:hAnsi="Calibri" w:cs="Calibri"/>
          <w:color w:val="000000" w:themeColor="text1"/>
        </w:rPr>
        <w:t>An interesting aspect of recording studio culture in Scotland is how many are musician led and have grown organically from smaller project studios to larger scale facilities. These studios are spaces that are entirely devoid of corporate culture or thinking</w:t>
      </w:r>
      <w:r>
        <w:rPr>
          <w:rFonts w:ascii="Calibri" w:eastAsia="Calibri" w:hAnsi="Calibri" w:cs="Calibri"/>
          <w:color w:val="000000" w:themeColor="text1"/>
        </w:rPr>
        <w:t xml:space="preserve"> unlike </w:t>
      </w:r>
      <w:r>
        <w:t xml:space="preserve">big London </w:t>
      </w:r>
      <w:r w:rsidR="00BE69AA">
        <w:t xml:space="preserve">plant-pot </w:t>
      </w:r>
      <w:r>
        <w:t xml:space="preserve">studios which have generally been bankrolled by larger conglomerates such as EMI who owned the legendary Abbey Road </w:t>
      </w:r>
      <w:proofErr w:type="gramStart"/>
      <w:r>
        <w:t>Studios  -</w:t>
      </w:r>
      <w:proofErr w:type="gramEnd"/>
      <w:r>
        <w:t xml:space="preserve"> now owned by Universal Music Group.</w:t>
      </w:r>
    </w:p>
    <w:p w14:paraId="0C9C7A08" w14:textId="77777777" w:rsidR="009B2A88" w:rsidRDefault="009B2A88" w:rsidP="009B2A88"/>
    <w:p w14:paraId="44B213E1" w14:textId="4A65E05C" w:rsidR="009B2A88" w:rsidRDefault="009B2A88" w:rsidP="009B2A88">
      <w:pPr>
        <w:rPr>
          <w:rFonts w:ascii="Calibri" w:eastAsia="Calibri" w:hAnsi="Calibri" w:cs="Calibri"/>
          <w:color w:val="000000" w:themeColor="text1"/>
        </w:rPr>
      </w:pPr>
      <w:r>
        <w:rPr>
          <w:rFonts w:ascii="Calibri" w:eastAsia="Calibri" w:hAnsi="Calibri" w:cs="Calibri"/>
          <w:color w:val="000000" w:themeColor="text1"/>
        </w:rPr>
        <w:t>I</w:t>
      </w:r>
      <w:r w:rsidRPr="61ACD754">
        <w:rPr>
          <w:rFonts w:ascii="Calibri" w:eastAsia="Calibri" w:hAnsi="Calibri" w:cs="Calibri"/>
          <w:color w:val="000000" w:themeColor="text1"/>
        </w:rPr>
        <w:t xml:space="preserve">n addition, the people behind </w:t>
      </w:r>
      <w:r>
        <w:rPr>
          <w:rFonts w:ascii="Calibri" w:eastAsia="Calibri" w:hAnsi="Calibri" w:cs="Calibri"/>
          <w:color w:val="000000" w:themeColor="text1"/>
        </w:rPr>
        <w:t xml:space="preserve">independent </w:t>
      </w:r>
      <w:r w:rsidRPr="61ACD754">
        <w:rPr>
          <w:rFonts w:ascii="Calibri" w:eastAsia="Calibri" w:hAnsi="Calibri" w:cs="Calibri"/>
          <w:color w:val="000000" w:themeColor="text1"/>
        </w:rPr>
        <w:t xml:space="preserve">Scottish studios tend to rely on multiple streams of income beyond what the studio brings in. Live sound engineering, video production, gigging and teaching also form a significant element of their incomes. </w:t>
      </w:r>
      <w:r w:rsidR="00611404">
        <w:rPr>
          <w:rFonts w:ascii="Calibri" w:eastAsia="Calibri" w:hAnsi="Calibri" w:cs="Calibri"/>
          <w:color w:val="000000" w:themeColor="text1"/>
        </w:rPr>
        <w:t xml:space="preserve"> The author included.</w:t>
      </w:r>
    </w:p>
    <w:p w14:paraId="7B965E79" w14:textId="77777777" w:rsidR="009B2A88" w:rsidRDefault="009B2A88" w:rsidP="009B2A88">
      <w:pPr>
        <w:rPr>
          <w:rFonts w:ascii="Calibri" w:eastAsia="Calibri" w:hAnsi="Calibri" w:cs="Calibri"/>
          <w:color w:val="000000" w:themeColor="text1"/>
        </w:rPr>
      </w:pPr>
    </w:p>
    <w:p w14:paraId="4CB35BF6" w14:textId="77777777" w:rsidR="001745A0" w:rsidRDefault="009B2A88" w:rsidP="009B2A88">
      <w:pPr>
        <w:rPr>
          <w:rFonts w:ascii="Calibri" w:eastAsia="Calibri" w:hAnsi="Calibri" w:cs="Calibri"/>
          <w:color w:val="000000" w:themeColor="text1"/>
        </w:rPr>
      </w:pPr>
      <w:r w:rsidRPr="61ACD754">
        <w:rPr>
          <w:rFonts w:ascii="Calibri" w:eastAsia="Calibri" w:hAnsi="Calibri" w:cs="Calibri"/>
          <w:color w:val="000000" w:themeColor="text1"/>
        </w:rPr>
        <w:t xml:space="preserve">There are very few studios where the principal employee can derive a decent income solely from the studio – </w:t>
      </w:r>
      <w:proofErr w:type="spellStart"/>
      <w:r w:rsidRPr="61ACD754">
        <w:rPr>
          <w:rFonts w:ascii="Calibri" w:eastAsia="Calibri" w:hAnsi="Calibri" w:cs="Calibri"/>
          <w:color w:val="000000" w:themeColor="text1"/>
        </w:rPr>
        <w:t>CastleSound</w:t>
      </w:r>
      <w:proofErr w:type="spellEnd"/>
      <w:r w:rsidRPr="61ACD754">
        <w:rPr>
          <w:rFonts w:ascii="Calibri" w:eastAsia="Calibri" w:hAnsi="Calibri" w:cs="Calibri"/>
          <w:color w:val="000000" w:themeColor="text1"/>
        </w:rPr>
        <w:t xml:space="preserve"> near Edinburgh is one of these studios </w:t>
      </w:r>
    </w:p>
    <w:p w14:paraId="63AD73C7" w14:textId="77777777" w:rsidR="001745A0" w:rsidRDefault="001745A0" w:rsidP="009B2A88">
      <w:pPr>
        <w:rPr>
          <w:rFonts w:ascii="Calibri" w:eastAsia="Calibri" w:hAnsi="Calibri" w:cs="Calibri"/>
          <w:color w:val="000000" w:themeColor="text1"/>
        </w:rPr>
      </w:pPr>
    </w:p>
    <w:p w14:paraId="240B76A6" w14:textId="17DBBB4F" w:rsidR="001745A0" w:rsidRDefault="001745A0" w:rsidP="009B2A88">
      <w:pPr>
        <w:rPr>
          <w:rFonts w:ascii="Calibri" w:eastAsia="Calibri" w:hAnsi="Calibri" w:cs="Calibri"/>
          <w:color w:val="000000" w:themeColor="text1"/>
        </w:rPr>
      </w:pPr>
      <w:r>
        <w:rPr>
          <w:rFonts w:ascii="Calibri" w:eastAsia="Calibri" w:hAnsi="Calibri" w:cs="Calibri"/>
          <w:color w:val="000000" w:themeColor="text1"/>
        </w:rPr>
        <w:t>SLIDE 13</w:t>
      </w:r>
    </w:p>
    <w:p w14:paraId="5CB4A9CE" w14:textId="77777777" w:rsidR="001745A0" w:rsidRDefault="001745A0" w:rsidP="009B2A88">
      <w:pPr>
        <w:rPr>
          <w:rFonts w:ascii="Calibri" w:eastAsia="Calibri" w:hAnsi="Calibri" w:cs="Calibri"/>
          <w:color w:val="000000" w:themeColor="text1"/>
        </w:rPr>
      </w:pPr>
    </w:p>
    <w:p w14:paraId="47A05103" w14:textId="75600D20" w:rsidR="009B2A88" w:rsidRDefault="009B2A88" w:rsidP="009B2A88">
      <w:pPr>
        <w:rPr>
          <w:rFonts w:ascii="Calibri" w:eastAsia="Calibri" w:hAnsi="Calibri" w:cs="Calibri"/>
          <w:color w:val="000000" w:themeColor="text1"/>
        </w:rPr>
      </w:pPr>
      <w:r w:rsidRPr="61ACD754">
        <w:rPr>
          <w:rFonts w:ascii="Calibri" w:eastAsia="Calibri" w:hAnsi="Calibri" w:cs="Calibri"/>
          <w:color w:val="000000" w:themeColor="text1"/>
        </w:rPr>
        <w:t xml:space="preserve">but </w:t>
      </w:r>
      <w:proofErr w:type="spellStart"/>
      <w:r w:rsidRPr="61ACD754">
        <w:rPr>
          <w:rFonts w:ascii="Calibri" w:eastAsia="Calibri" w:hAnsi="Calibri" w:cs="Calibri"/>
          <w:color w:val="000000" w:themeColor="text1"/>
        </w:rPr>
        <w:t>Castlesound's</w:t>
      </w:r>
      <w:proofErr w:type="spellEnd"/>
      <w:r w:rsidRPr="61ACD754">
        <w:rPr>
          <w:rFonts w:ascii="Calibri" w:eastAsia="Calibri" w:hAnsi="Calibri" w:cs="Calibri"/>
          <w:color w:val="000000" w:themeColor="text1"/>
        </w:rPr>
        <w:t xml:space="preserve"> viability is predicated on the traditional music and folk market in Scotland.</w:t>
      </w:r>
      <w:r>
        <w:rPr>
          <w:rFonts w:ascii="Calibri" w:eastAsia="Calibri" w:hAnsi="Calibri" w:cs="Calibri"/>
          <w:color w:val="000000" w:themeColor="text1"/>
        </w:rPr>
        <w:t xml:space="preserve"> This applies to othe</w:t>
      </w:r>
      <w:r w:rsidR="005C4A93">
        <w:rPr>
          <w:rFonts w:ascii="Calibri" w:eastAsia="Calibri" w:hAnsi="Calibri" w:cs="Calibri"/>
          <w:color w:val="000000" w:themeColor="text1"/>
        </w:rPr>
        <w:t xml:space="preserve">r </w:t>
      </w:r>
      <w:r>
        <w:rPr>
          <w:rFonts w:ascii="Calibri" w:eastAsia="Calibri" w:hAnsi="Calibri" w:cs="Calibri"/>
          <w:color w:val="000000" w:themeColor="text1"/>
        </w:rPr>
        <w:t xml:space="preserve">studios such as </w:t>
      </w:r>
      <w:proofErr w:type="spellStart"/>
      <w:r>
        <w:rPr>
          <w:rFonts w:ascii="Calibri" w:eastAsia="Calibri" w:hAnsi="Calibri" w:cs="Calibri"/>
          <w:color w:val="000000" w:themeColor="text1"/>
        </w:rPr>
        <w:t>GloWorm</w:t>
      </w:r>
      <w:proofErr w:type="spellEnd"/>
      <w:r>
        <w:rPr>
          <w:rFonts w:ascii="Calibri" w:eastAsia="Calibri" w:hAnsi="Calibri" w:cs="Calibri"/>
          <w:color w:val="000000" w:themeColor="text1"/>
        </w:rPr>
        <w:t xml:space="preserve"> in Glasgow</w:t>
      </w:r>
      <w:r w:rsidR="005C4A93">
        <w:rPr>
          <w:rFonts w:ascii="Calibri" w:eastAsia="Calibri" w:hAnsi="Calibri" w:cs="Calibri"/>
          <w:color w:val="000000" w:themeColor="text1"/>
        </w:rPr>
        <w:t xml:space="preserve"> and a small number of residential studios in the Highlands and Islands of Scotland. A prime example would be Black Bay Studios </w:t>
      </w:r>
      <w:r w:rsidR="004E359A">
        <w:rPr>
          <w:rFonts w:ascii="Calibri" w:eastAsia="Calibri" w:hAnsi="Calibri" w:cs="Calibri"/>
          <w:color w:val="000000" w:themeColor="text1"/>
        </w:rPr>
        <w:t xml:space="preserve">on Lewis which also relies on tourist visits to supplement its business model. It is an amazing studio though. </w:t>
      </w:r>
    </w:p>
    <w:p w14:paraId="67935D49" w14:textId="77777777" w:rsidR="004E359A" w:rsidRDefault="004E359A" w:rsidP="009B2A88">
      <w:pPr>
        <w:rPr>
          <w:rFonts w:ascii="Calibri" w:eastAsia="Calibri" w:hAnsi="Calibri" w:cs="Calibri"/>
          <w:color w:val="000000" w:themeColor="text1"/>
        </w:rPr>
      </w:pPr>
    </w:p>
    <w:p w14:paraId="71442213" w14:textId="77777777" w:rsidR="001745A0" w:rsidRDefault="004E359A" w:rsidP="004E359A">
      <w:r>
        <w:t xml:space="preserve">So, what is the point of a recording studio in Scotland if it cannot be profitable?  </w:t>
      </w:r>
      <w:proofErr w:type="gramStart"/>
      <w:r>
        <w:t>Actually</w:t>
      </w:r>
      <w:proofErr w:type="gramEnd"/>
      <w:r>
        <w:t xml:space="preserve"> most can’t be profitable. </w:t>
      </w:r>
    </w:p>
    <w:p w14:paraId="6398C4DE" w14:textId="77777777" w:rsidR="001745A0" w:rsidRDefault="001745A0" w:rsidP="004E359A"/>
    <w:p w14:paraId="57261716" w14:textId="5DDC32E1" w:rsidR="004E359A" w:rsidRDefault="004E359A" w:rsidP="004E359A">
      <w:r>
        <w:t>Equipment, maintenance and market forces dictate this.</w:t>
      </w:r>
    </w:p>
    <w:p w14:paraId="0CC36286" w14:textId="77777777" w:rsidR="001745A0" w:rsidRDefault="001745A0" w:rsidP="004E359A"/>
    <w:p w14:paraId="35E93027" w14:textId="745A4456" w:rsidR="001745A0" w:rsidRDefault="001745A0" w:rsidP="004E359A">
      <w:r>
        <w:t>SLIDE 14</w:t>
      </w:r>
    </w:p>
    <w:p w14:paraId="35E363CE" w14:textId="77777777" w:rsidR="00135BF5" w:rsidRDefault="00135BF5" w:rsidP="004E359A"/>
    <w:p w14:paraId="0390D62E" w14:textId="77777777" w:rsidR="00135BF5" w:rsidRDefault="004E359A" w:rsidP="004E359A">
      <w:pPr>
        <w:rPr>
          <w:rFonts w:eastAsiaTheme="minorEastAsia"/>
          <w:color w:val="000000" w:themeColor="text1"/>
        </w:rPr>
      </w:pPr>
      <w:r w:rsidRPr="5D8E71F9">
        <w:rPr>
          <w:rFonts w:eastAsiaTheme="minorEastAsia"/>
          <w:color w:val="000000" w:themeColor="text1"/>
        </w:rPr>
        <w:t xml:space="preserve">One can </w:t>
      </w:r>
      <w:proofErr w:type="gramStart"/>
      <w:r w:rsidRPr="5D8E71F9">
        <w:rPr>
          <w:rFonts w:eastAsiaTheme="minorEastAsia"/>
          <w:color w:val="000000" w:themeColor="text1"/>
        </w:rPr>
        <w:t>refer back</w:t>
      </w:r>
      <w:proofErr w:type="gramEnd"/>
      <w:r w:rsidRPr="5D8E71F9">
        <w:rPr>
          <w:rFonts w:eastAsiaTheme="minorEastAsia"/>
          <w:color w:val="000000" w:themeColor="text1"/>
        </w:rPr>
        <w:t xml:space="preserve"> to Marx’s </w:t>
      </w:r>
      <w:r w:rsidRPr="5D8E71F9">
        <w:rPr>
          <w:rFonts w:eastAsiaTheme="minorEastAsia"/>
          <w:i/>
          <w:iCs/>
          <w:color w:val="000000" w:themeColor="text1"/>
        </w:rPr>
        <w:t>Capital</w:t>
      </w:r>
      <w:r w:rsidRPr="5D8E71F9">
        <w:rPr>
          <w:rFonts w:eastAsiaTheme="minorEastAsia"/>
          <w:color w:val="000000" w:themeColor="text1"/>
        </w:rPr>
        <w:t xml:space="preserve"> and highlight the shift of recording studio labour from a craft mode to an industrial/entrepreneurial nexus where technology usurps individual creativity in the relentless pursuit of profit. </w:t>
      </w:r>
    </w:p>
    <w:p w14:paraId="3DA38AAE" w14:textId="77777777" w:rsidR="00135BF5" w:rsidRDefault="00135BF5" w:rsidP="004E359A">
      <w:pPr>
        <w:rPr>
          <w:rFonts w:eastAsiaTheme="minorEastAsia"/>
          <w:color w:val="000000" w:themeColor="text1"/>
        </w:rPr>
      </w:pPr>
    </w:p>
    <w:p w14:paraId="6B5099B5" w14:textId="667550A4" w:rsidR="004E359A" w:rsidRDefault="004E359A" w:rsidP="004E359A">
      <w:pPr>
        <w:rPr>
          <w:rFonts w:eastAsiaTheme="minorEastAsia"/>
          <w:color w:val="000000" w:themeColor="text1"/>
        </w:rPr>
      </w:pPr>
      <w:r w:rsidRPr="5D8E71F9">
        <w:rPr>
          <w:rFonts w:eastAsiaTheme="minorEastAsia"/>
          <w:color w:val="000000" w:themeColor="text1"/>
        </w:rPr>
        <w:t xml:space="preserve">BUT, as stated previously, independent recording studios are a poor investment. Instead, they are “peculiar kinds of factories, being involved as they are with ‘emotional </w:t>
      </w:r>
      <w:r w:rsidRPr="5D8E71F9">
        <w:rPr>
          <w:rFonts w:eastAsiaTheme="minorEastAsia"/>
          <w:color w:val="000000" w:themeColor="text1"/>
        </w:rPr>
        <w:lastRenderedPageBreak/>
        <w:t xml:space="preserve">labour’ and with creating products that often have a pronounced role in constituting or representing ‘culture’” [Bates]. Nobody who wants to make money would even think of opening a recording studio but those of us who value art, creativity and the sheer elation of music-making would think differently. Emotional and cultural capital is the driver. </w:t>
      </w:r>
    </w:p>
    <w:p w14:paraId="480E857D" w14:textId="77777777" w:rsidR="00022E2E" w:rsidRDefault="00022E2E" w:rsidP="004E359A">
      <w:pPr>
        <w:rPr>
          <w:rFonts w:eastAsiaTheme="minorEastAsia"/>
          <w:color w:val="000000" w:themeColor="text1"/>
        </w:rPr>
      </w:pPr>
    </w:p>
    <w:p w14:paraId="57523D7B" w14:textId="77777777" w:rsidR="00135BF5" w:rsidRDefault="00135BF5" w:rsidP="004E359A">
      <w:pPr>
        <w:rPr>
          <w:rFonts w:eastAsiaTheme="minorEastAsia"/>
          <w:color w:val="000000" w:themeColor="text1"/>
        </w:rPr>
      </w:pPr>
    </w:p>
    <w:p w14:paraId="463D8811" w14:textId="77777777" w:rsidR="00135BF5" w:rsidRDefault="00135BF5" w:rsidP="00135BF5">
      <w:pPr>
        <w:rPr>
          <w:rFonts w:eastAsiaTheme="minorEastAsia"/>
          <w:color w:val="000000" w:themeColor="text1"/>
        </w:rPr>
      </w:pPr>
      <w:r w:rsidRPr="5D8E71F9">
        <w:rPr>
          <w:rFonts w:eastAsiaTheme="minorEastAsia"/>
          <w:color w:val="000000" w:themeColor="text1"/>
        </w:rPr>
        <w:t xml:space="preserve">La Chunky was and continues to be a charged node for the evolution of independent artists – </w:t>
      </w:r>
      <w:proofErr w:type="gramStart"/>
      <w:r w:rsidRPr="5D8E71F9">
        <w:rPr>
          <w:rFonts w:eastAsiaTheme="minorEastAsia"/>
          <w:color w:val="000000" w:themeColor="text1"/>
        </w:rPr>
        <w:t>in particular</w:t>
      </w:r>
      <w:proofErr w:type="gramEnd"/>
      <w:r w:rsidRPr="5D8E71F9">
        <w:rPr>
          <w:rFonts w:eastAsiaTheme="minorEastAsia"/>
          <w:color w:val="000000" w:themeColor="text1"/>
        </w:rPr>
        <w:t xml:space="preserve"> The </w:t>
      </w:r>
      <w:proofErr w:type="spellStart"/>
      <w:r w:rsidRPr="5D8E71F9">
        <w:rPr>
          <w:rFonts w:eastAsiaTheme="minorEastAsia"/>
          <w:color w:val="000000" w:themeColor="text1"/>
        </w:rPr>
        <w:t>Tenementals</w:t>
      </w:r>
      <w:proofErr w:type="spellEnd"/>
      <w:r w:rsidRPr="5D8E71F9">
        <w:rPr>
          <w:rFonts w:eastAsiaTheme="minorEastAsia"/>
          <w:color w:val="000000" w:themeColor="text1"/>
        </w:rPr>
        <w:t xml:space="preserve">. </w:t>
      </w:r>
    </w:p>
    <w:p w14:paraId="03D25E9E" w14:textId="77777777" w:rsidR="001745A0" w:rsidRDefault="001745A0" w:rsidP="00135BF5">
      <w:pPr>
        <w:rPr>
          <w:rFonts w:eastAsiaTheme="minorEastAsia"/>
          <w:color w:val="000000" w:themeColor="text1"/>
        </w:rPr>
      </w:pPr>
    </w:p>
    <w:p w14:paraId="4E14BE1C" w14:textId="24D18409" w:rsidR="001745A0" w:rsidRDefault="001745A0" w:rsidP="00135BF5">
      <w:pPr>
        <w:rPr>
          <w:rFonts w:eastAsiaTheme="minorEastAsia"/>
          <w:color w:val="000000" w:themeColor="text1"/>
        </w:rPr>
      </w:pPr>
      <w:r>
        <w:rPr>
          <w:rFonts w:eastAsiaTheme="minorEastAsia"/>
          <w:color w:val="000000" w:themeColor="text1"/>
        </w:rPr>
        <w:t>SLIDE 15</w:t>
      </w:r>
    </w:p>
    <w:p w14:paraId="1C8C9CAF" w14:textId="77777777" w:rsidR="001745A0" w:rsidRDefault="001745A0" w:rsidP="00135BF5">
      <w:pPr>
        <w:rPr>
          <w:color w:val="000000" w:themeColor="text1"/>
        </w:rPr>
      </w:pPr>
    </w:p>
    <w:p w14:paraId="4199C074" w14:textId="77777777" w:rsidR="00135BF5" w:rsidRDefault="00135BF5" w:rsidP="00135BF5">
      <w:pPr>
        <w:rPr>
          <w:rFonts w:eastAsiaTheme="minorEastAsia"/>
          <w:color w:val="000000" w:themeColor="text1"/>
        </w:rPr>
      </w:pPr>
      <w:r w:rsidRPr="5D8E71F9">
        <w:rPr>
          <w:rFonts w:eastAsiaTheme="minorEastAsia"/>
          <w:color w:val="000000" w:themeColor="text1"/>
        </w:rPr>
        <w:t xml:space="preserve">As I have discussed with Professor Archibald previously, we cannot be sure that The </w:t>
      </w:r>
      <w:proofErr w:type="spellStart"/>
      <w:r w:rsidRPr="5D8E71F9">
        <w:rPr>
          <w:rFonts w:eastAsiaTheme="minorEastAsia"/>
          <w:color w:val="000000" w:themeColor="text1"/>
        </w:rPr>
        <w:t>Tenementals</w:t>
      </w:r>
      <w:proofErr w:type="spellEnd"/>
      <w:r w:rsidRPr="5D8E71F9">
        <w:rPr>
          <w:rFonts w:eastAsiaTheme="minorEastAsia"/>
          <w:color w:val="000000" w:themeColor="text1"/>
        </w:rPr>
        <w:t xml:space="preserve"> would exist without the test bed of La Chunky as a space for rehearsal </w:t>
      </w:r>
      <w:proofErr w:type="gramStart"/>
      <w:r w:rsidRPr="5D8E71F9">
        <w:rPr>
          <w:rFonts w:eastAsiaTheme="minorEastAsia"/>
          <w:color w:val="000000" w:themeColor="text1"/>
        </w:rPr>
        <w:t>and  creative</w:t>
      </w:r>
      <w:proofErr w:type="gramEnd"/>
      <w:r w:rsidRPr="5D8E71F9">
        <w:rPr>
          <w:rFonts w:eastAsiaTheme="minorEastAsia"/>
          <w:color w:val="000000" w:themeColor="text1"/>
        </w:rPr>
        <w:t xml:space="preserve"> exploration. A corporate profit-led studio would never have supported this development process. However, the La Chunky studio musician-led model was ideal for The </w:t>
      </w:r>
      <w:proofErr w:type="spellStart"/>
      <w:r w:rsidRPr="5D8E71F9">
        <w:rPr>
          <w:rFonts w:eastAsiaTheme="minorEastAsia"/>
          <w:color w:val="000000" w:themeColor="text1"/>
        </w:rPr>
        <w:t>Tenementals</w:t>
      </w:r>
      <w:proofErr w:type="spellEnd"/>
      <w:r w:rsidRPr="5D8E71F9">
        <w:rPr>
          <w:rFonts w:eastAsiaTheme="minorEastAsia"/>
          <w:color w:val="000000" w:themeColor="text1"/>
        </w:rPr>
        <w:t xml:space="preserve">.  There are other studios in Scotland that have acted as musical petri dishes for artist development but that is for another paper. </w:t>
      </w:r>
    </w:p>
    <w:p w14:paraId="4396AB7D" w14:textId="77777777" w:rsidR="00AD72F8" w:rsidRDefault="00AD72F8" w:rsidP="00135BF5">
      <w:pPr>
        <w:rPr>
          <w:rFonts w:eastAsiaTheme="minorEastAsia"/>
          <w:color w:val="000000" w:themeColor="text1"/>
        </w:rPr>
      </w:pPr>
    </w:p>
    <w:p w14:paraId="091622F8" w14:textId="03398D06" w:rsidR="00AD72F8" w:rsidRDefault="00AD72F8" w:rsidP="00135BF5">
      <w:pPr>
        <w:rPr>
          <w:rFonts w:eastAsiaTheme="minorEastAsia"/>
          <w:color w:val="000000" w:themeColor="text1"/>
        </w:rPr>
      </w:pPr>
      <w:r>
        <w:rPr>
          <w:rFonts w:eastAsiaTheme="minorEastAsia"/>
          <w:color w:val="000000" w:themeColor="text1"/>
        </w:rPr>
        <w:t>SLIDE 16</w:t>
      </w:r>
      <w:r w:rsidR="000D331A">
        <w:rPr>
          <w:rFonts w:eastAsiaTheme="minorEastAsia"/>
          <w:color w:val="000000" w:themeColor="text1"/>
        </w:rPr>
        <w:t xml:space="preserve"> then 17</w:t>
      </w:r>
    </w:p>
    <w:p w14:paraId="1BC19931" w14:textId="77777777" w:rsidR="00BE69AA" w:rsidRDefault="00BE69AA" w:rsidP="00135BF5">
      <w:pPr>
        <w:rPr>
          <w:rFonts w:eastAsiaTheme="minorEastAsia"/>
          <w:color w:val="000000" w:themeColor="text1"/>
        </w:rPr>
      </w:pPr>
    </w:p>
    <w:p w14:paraId="01F66624" w14:textId="6297D817" w:rsidR="00301C7F" w:rsidRDefault="006A1C92" w:rsidP="00135BF5">
      <w:pPr>
        <w:rPr>
          <w:rFonts w:eastAsiaTheme="minorEastAsia"/>
          <w:color w:val="000000" w:themeColor="text1"/>
        </w:rPr>
      </w:pPr>
      <w:r>
        <w:rPr>
          <w:rFonts w:eastAsiaTheme="minorEastAsia"/>
          <w:color w:val="000000" w:themeColor="text1"/>
        </w:rPr>
        <w:t xml:space="preserve">Finally, over the last </w:t>
      </w:r>
      <w:r w:rsidR="00D5347F">
        <w:rPr>
          <w:rFonts w:eastAsiaTheme="minorEastAsia"/>
          <w:color w:val="000000" w:themeColor="text1"/>
        </w:rPr>
        <w:t>four</w:t>
      </w:r>
      <w:r>
        <w:rPr>
          <w:rFonts w:eastAsiaTheme="minorEastAsia"/>
          <w:color w:val="000000" w:themeColor="text1"/>
        </w:rPr>
        <w:t xml:space="preserve"> years, La Chunky has established a mutually beneficial working relationship with the Glasgow Library of Synthesised Sound (GLOSS) – a CIC funded by various agencies including Creative Scotland and GSA. GLOSS originally ran electronic music workshops for beginners in the La Chunky back room before establishing their own premises in Glasgow</w:t>
      </w:r>
      <w:r w:rsidR="00F62214">
        <w:rPr>
          <w:rFonts w:eastAsiaTheme="minorEastAsia"/>
          <w:color w:val="000000" w:themeColor="text1"/>
        </w:rPr>
        <w:t xml:space="preserve"> Gorbals. </w:t>
      </w:r>
      <w:r w:rsidR="00D5347F">
        <w:rPr>
          <w:rFonts w:eastAsiaTheme="minorEastAsia"/>
          <w:color w:val="000000" w:themeColor="text1"/>
        </w:rPr>
        <w:t xml:space="preserve"> These workshops, funded by Creative Scotland, culminated in recording sessions for participants in the actual studio where a small group would collaborate in the production and recording of an original track </w:t>
      </w:r>
      <w:r w:rsidR="00301C7F">
        <w:rPr>
          <w:rFonts w:eastAsiaTheme="minorEastAsia"/>
          <w:color w:val="000000" w:themeColor="text1"/>
        </w:rPr>
        <w:t>of their choice</w:t>
      </w:r>
      <w:r w:rsidR="00D5347F">
        <w:rPr>
          <w:rFonts w:eastAsiaTheme="minorEastAsia"/>
          <w:color w:val="000000" w:themeColor="text1"/>
        </w:rPr>
        <w:t xml:space="preserve">. </w:t>
      </w:r>
      <w:r w:rsidR="00D5347F">
        <w:rPr>
          <w:rFonts w:eastAsiaTheme="minorEastAsia"/>
          <w:i/>
          <w:iCs/>
          <w:color w:val="000000" w:themeColor="text1"/>
        </w:rPr>
        <w:t xml:space="preserve">SLIDES. </w:t>
      </w:r>
      <w:r w:rsidR="00D5347F">
        <w:rPr>
          <w:rFonts w:eastAsiaTheme="minorEastAsia"/>
          <w:color w:val="000000" w:themeColor="text1"/>
        </w:rPr>
        <w:t>Though the workshops have migrated to GLOSSs new premises</w:t>
      </w:r>
      <w:r w:rsidR="00301C7F">
        <w:rPr>
          <w:rFonts w:eastAsiaTheme="minorEastAsia"/>
          <w:color w:val="000000" w:themeColor="text1"/>
        </w:rPr>
        <w:t xml:space="preserve"> this year La Chunky has still played a pivotal role as the recording space where participants finalise their work.  </w:t>
      </w:r>
    </w:p>
    <w:p w14:paraId="2BF23F51" w14:textId="77777777" w:rsidR="00301C7F" w:rsidRDefault="00301C7F" w:rsidP="00135BF5">
      <w:pPr>
        <w:rPr>
          <w:rFonts w:eastAsiaTheme="minorEastAsia"/>
          <w:color w:val="000000" w:themeColor="text1"/>
        </w:rPr>
      </w:pPr>
    </w:p>
    <w:p w14:paraId="4AC0F7EC" w14:textId="673C90B7" w:rsidR="00BE69AA" w:rsidRDefault="00301C7F" w:rsidP="00135BF5">
      <w:pPr>
        <w:rPr>
          <w:rFonts w:eastAsiaTheme="minorEastAsia"/>
          <w:color w:val="000000" w:themeColor="text1"/>
        </w:rPr>
      </w:pPr>
      <w:r>
        <w:rPr>
          <w:rFonts w:eastAsiaTheme="minorEastAsia"/>
          <w:color w:val="000000" w:themeColor="text1"/>
        </w:rPr>
        <w:t xml:space="preserve">The wonderfully named Future Sound of Strathclyde is our latest and very current project collaboration with GLOSS and is aimed at an </w:t>
      </w:r>
      <w:proofErr w:type="gramStart"/>
      <w:r>
        <w:rPr>
          <w:rFonts w:eastAsiaTheme="minorEastAsia"/>
          <w:color w:val="000000" w:themeColor="text1"/>
        </w:rPr>
        <w:t>18-25 year old</w:t>
      </w:r>
      <w:proofErr w:type="gramEnd"/>
      <w:r>
        <w:rPr>
          <w:rFonts w:eastAsiaTheme="minorEastAsia"/>
          <w:color w:val="000000" w:themeColor="text1"/>
        </w:rPr>
        <w:t xml:space="preserve"> demographic </w:t>
      </w:r>
      <w:r w:rsidR="00A27E50">
        <w:rPr>
          <w:rFonts w:eastAsiaTheme="minorEastAsia"/>
          <w:color w:val="000000" w:themeColor="text1"/>
        </w:rPr>
        <w:t xml:space="preserve">that would not normally have access to music making and music recording facilities.  I would be delighted to hear from humanities researchers who would consider developing a collaborative project with myself exploring the impact of these workshops. </w:t>
      </w:r>
    </w:p>
    <w:p w14:paraId="2DC116FD" w14:textId="77777777" w:rsidR="00A27E50" w:rsidRDefault="00A27E50" w:rsidP="00135BF5">
      <w:pPr>
        <w:rPr>
          <w:rFonts w:eastAsiaTheme="minorEastAsia"/>
          <w:color w:val="000000" w:themeColor="text1"/>
        </w:rPr>
      </w:pPr>
    </w:p>
    <w:p w14:paraId="7F7C1B09" w14:textId="2DC17C35" w:rsidR="004E359A" w:rsidRDefault="00A27E50" w:rsidP="009B2A88">
      <w:pPr>
        <w:rPr>
          <w:rFonts w:ascii="Calibri" w:eastAsia="Calibri" w:hAnsi="Calibri" w:cs="Calibri"/>
          <w:color w:val="000000" w:themeColor="text1"/>
        </w:rPr>
      </w:pPr>
      <w:r>
        <w:rPr>
          <w:color w:val="000000" w:themeColor="text1"/>
        </w:rPr>
        <w:t>Perhaps one of the most radical acts of an activist recording studio is to enable participation in music making for all</w:t>
      </w:r>
      <w:r w:rsidR="00AD72F8">
        <w:rPr>
          <w:color w:val="000000" w:themeColor="text1"/>
        </w:rPr>
        <w:t xml:space="preserve"> – not just those with the means to pay or those with connections.</w:t>
      </w:r>
      <w:r w:rsidR="00301C7F">
        <w:rPr>
          <w:rFonts w:ascii="Calibri" w:eastAsia="Calibri" w:hAnsi="Calibri" w:cs="Calibri"/>
          <w:color w:val="000000" w:themeColor="text1"/>
        </w:rPr>
        <w:t xml:space="preserve"> </w:t>
      </w:r>
      <w:r w:rsidR="00AD72F8">
        <w:rPr>
          <w:rFonts w:ascii="Calibri" w:eastAsia="Calibri" w:hAnsi="Calibri" w:cs="Calibri"/>
          <w:color w:val="000000" w:themeColor="text1"/>
        </w:rPr>
        <w:t xml:space="preserve"> </w:t>
      </w:r>
    </w:p>
    <w:p w14:paraId="74284307" w14:textId="283E0CD1" w:rsidR="009B2A88" w:rsidRDefault="004E359A" w:rsidP="009B2A88">
      <w:pPr>
        <w:rPr>
          <w:color w:val="000000" w:themeColor="text1"/>
        </w:rPr>
      </w:pPr>
      <w:r>
        <w:rPr>
          <w:color w:val="000000" w:themeColor="text1"/>
        </w:rPr>
        <w:t>-----------------------------------------------------------------------------------------------------------</w:t>
      </w:r>
    </w:p>
    <w:p w14:paraId="491A7E58" w14:textId="77777777" w:rsidR="009B2A88" w:rsidRDefault="009B2A88" w:rsidP="00012B6B">
      <w:pPr>
        <w:rPr>
          <w:rFonts w:ascii="Aptos" w:eastAsia="Aptos" w:hAnsi="Aptos" w:cs="Aptos"/>
          <w:color w:val="000000" w:themeColor="text1"/>
          <w:lang w:val="en-US"/>
        </w:rPr>
      </w:pPr>
    </w:p>
    <w:p w14:paraId="0940AF12" w14:textId="77777777" w:rsidR="00D056F7" w:rsidRDefault="00D056F7" w:rsidP="00012B6B">
      <w:pPr>
        <w:rPr>
          <w:rFonts w:ascii="Aptos" w:eastAsia="Aptos" w:hAnsi="Aptos" w:cs="Aptos"/>
          <w:color w:val="000000" w:themeColor="text1"/>
        </w:rPr>
      </w:pPr>
    </w:p>
    <w:p w14:paraId="49052BF1" w14:textId="77777777" w:rsidR="00F62214" w:rsidRPr="00F62214" w:rsidRDefault="003067AD" w:rsidP="00F62214">
      <w:pPr>
        <w:pStyle w:val="Bibliography"/>
        <w:rPr>
          <w:rFonts w:ascii="Aptos" w:cs="Times New Roman"/>
          <w:kern w:val="0"/>
        </w:rPr>
      </w:pPr>
      <w:r>
        <w:fldChar w:fldCharType="begin"/>
      </w:r>
      <w:r>
        <w:instrText xml:space="preserve"> ADDIN ZOTERO_ITEM CSL_CITATION {"citationID":"mLvWn1N1","properties":{"formattedCitation":"(Goldman et al., 2020)","plainCitation":"(Goldman et al., 2020)","noteIndex":0},"citationItems":[{"id":850,"uris":["http://zotero.org/users/16672218/items/FIR4N3Y5"],"itemData":{"id":850,"type":"article-journal","container-title":"Contemporary Music Review","DOI":"10.1080/07494467.2020.1863001","ISSN":"0749-4467, 1477-2256","issue":"6","journalAbbreviation":"Contemporary Music Review","language":"en","page":"639-647","source":"DOI.org (Crossref)","title":"A Connected History and Geography of Studios","volume":"39","author":[{"family":"Goldman","given":"Jonathan"},{"family":"Gribenski","given":"Fanny"},{"family":"Romão","given":"João"}],"issued":{"date-parts":[["2020",11,1]]}}}],"schema":"https://github.com/citation-style-language/schema/raw/master/csl-citation.json"} </w:instrText>
      </w:r>
      <w:r>
        <w:fldChar w:fldCharType="separate"/>
      </w:r>
      <w:r>
        <w:rPr>
          <w:noProof/>
        </w:rPr>
        <w:t>(Goldman et al., 2020)</w:t>
      </w:r>
      <w:r>
        <w:fldChar w:fldCharType="end"/>
      </w:r>
      <w:r>
        <w:fldChar w:fldCharType="begin"/>
      </w:r>
      <w:r w:rsidR="00F62214">
        <w:instrText xml:space="preserve"> ADDIN ZOTERO_BIBL {"uncited":[],"omitted":[],"custom":[]} CSL_BIBLIOGRAPHY </w:instrText>
      </w:r>
      <w:r>
        <w:fldChar w:fldCharType="separate"/>
      </w:r>
      <w:r w:rsidR="00F62214" w:rsidRPr="00F62214">
        <w:rPr>
          <w:rFonts w:ascii="Aptos" w:cs="Times New Roman"/>
          <w:kern w:val="0"/>
        </w:rPr>
        <w:t xml:space="preserve">Goldman, J., </w:t>
      </w:r>
      <w:proofErr w:type="spellStart"/>
      <w:r w:rsidR="00F62214" w:rsidRPr="00F62214">
        <w:rPr>
          <w:rFonts w:ascii="Aptos" w:cs="Times New Roman"/>
          <w:kern w:val="0"/>
        </w:rPr>
        <w:t>Gribenski</w:t>
      </w:r>
      <w:proofErr w:type="spellEnd"/>
      <w:r w:rsidR="00F62214" w:rsidRPr="00F62214">
        <w:rPr>
          <w:rFonts w:ascii="Aptos" w:cs="Times New Roman"/>
          <w:kern w:val="0"/>
        </w:rPr>
        <w:t>, F., Romão, J., 2020. A Connected History and Geography of Studios. Contemp. Music Rev. 39, 639–647. https://doi.org/10.1080/07494467.2020.1863001</w:t>
      </w:r>
    </w:p>
    <w:p w14:paraId="2754FF54" w14:textId="66738C7F" w:rsidR="00DC6BB8" w:rsidRDefault="003067AD" w:rsidP="003067AD">
      <w:pPr>
        <w:pStyle w:val="Bibliography"/>
      </w:pPr>
      <w:r>
        <w:fldChar w:fldCharType="end"/>
      </w:r>
    </w:p>
    <w:p w14:paraId="23EEDB69" w14:textId="77777777" w:rsidR="003067AD" w:rsidRDefault="003067AD"/>
    <w:sectPr w:rsidR="003067A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1BC6"/>
    <w:rsid w:val="00012B6B"/>
    <w:rsid w:val="00022E2E"/>
    <w:rsid w:val="000A12C9"/>
    <w:rsid w:val="000D1678"/>
    <w:rsid w:val="000D331A"/>
    <w:rsid w:val="00127ADA"/>
    <w:rsid w:val="00135BF5"/>
    <w:rsid w:val="001625F9"/>
    <w:rsid w:val="001745A0"/>
    <w:rsid w:val="0018584E"/>
    <w:rsid w:val="002566FF"/>
    <w:rsid w:val="002D0DCC"/>
    <w:rsid w:val="00301C7F"/>
    <w:rsid w:val="003067AD"/>
    <w:rsid w:val="003678DA"/>
    <w:rsid w:val="003877DF"/>
    <w:rsid w:val="00417D18"/>
    <w:rsid w:val="004B2384"/>
    <w:rsid w:val="004E359A"/>
    <w:rsid w:val="004F1BC6"/>
    <w:rsid w:val="005C4A93"/>
    <w:rsid w:val="00601BF8"/>
    <w:rsid w:val="00611404"/>
    <w:rsid w:val="00675799"/>
    <w:rsid w:val="006A1C92"/>
    <w:rsid w:val="006E35FD"/>
    <w:rsid w:val="006E62FD"/>
    <w:rsid w:val="0078423D"/>
    <w:rsid w:val="00800229"/>
    <w:rsid w:val="008754C6"/>
    <w:rsid w:val="008A00DD"/>
    <w:rsid w:val="008B11D0"/>
    <w:rsid w:val="008D2BF9"/>
    <w:rsid w:val="00944237"/>
    <w:rsid w:val="009B2A88"/>
    <w:rsid w:val="00A27E50"/>
    <w:rsid w:val="00AD72F8"/>
    <w:rsid w:val="00B47C3D"/>
    <w:rsid w:val="00BC7CA9"/>
    <w:rsid w:val="00BE69AA"/>
    <w:rsid w:val="00BF0A35"/>
    <w:rsid w:val="00C27905"/>
    <w:rsid w:val="00D056F7"/>
    <w:rsid w:val="00D11D84"/>
    <w:rsid w:val="00D14A0E"/>
    <w:rsid w:val="00D5347F"/>
    <w:rsid w:val="00DC6BB8"/>
    <w:rsid w:val="00F62214"/>
    <w:rsid w:val="00F70A93"/>
    <w:rsid w:val="00FC0B9B"/>
    <w:rsid w:val="00FC38A3"/>
    <w:rsid w:val="00FE1C9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6AA7A781"/>
  <w15:chartTrackingRefBased/>
  <w15:docId w15:val="{5B02D284-8D30-9F44-9F5C-71FF775778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2214"/>
  </w:style>
  <w:style w:type="paragraph" w:styleId="Heading1">
    <w:name w:val="heading 1"/>
    <w:basedOn w:val="Normal"/>
    <w:next w:val="Normal"/>
    <w:link w:val="Heading1Char"/>
    <w:uiPriority w:val="9"/>
    <w:qFormat/>
    <w:rsid w:val="004F1BC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F1BC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F1BC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F1BC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F1BC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F1BC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F1BC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F1BC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F1BC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1BC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F1BC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F1BC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F1BC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F1BC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F1BC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F1BC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F1BC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F1BC6"/>
    <w:rPr>
      <w:rFonts w:eastAsiaTheme="majorEastAsia" w:cstheme="majorBidi"/>
      <w:color w:val="272727" w:themeColor="text1" w:themeTint="D8"/>
    </w:rPr>
  </w:style>
  <w:style w:type="paragraph" w:styleId="Title">
    <w:name w:val="Title"/>
    <w:basedOn w:val="Normal"/>
    <w:next w:val="Normal"/>
    <w:link w:val="TitleChar"/>
    <w:uiPriority w:val="10"/>
    <w:qFormat/>
    <w:rsid w:val="004F1BC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F1BC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F1BC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F1BC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F1BC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F1BC6"/>
    <w:rPr>
      <w:i/>
      <w:iCs/>
      <w:color w:val="404040" w:themeColor="text1" w:themeTint="BF"/>
    </w:rPr>
  </w:style>
  <w:style w:type="paragraph" w:styleId="ListParagraph">
    <w:name w:val="List Paragraph"/>
    <w:basedOn w:val="Normal"/>
    <w:uiPriority w:val="34"/>
    <w:qFormat/>
    <w:rsid w:val="004F1BC6"/>
    <w:pPr>
      <w:ind w:left="720"/>
      <w:contextualSpacing/>
    </w:pPr>
  </w:style>
  <w:style w:type="character" w:styleId="IntenseEmphasis">
    <w:name w:val="Intense Emphasis"/>
    <w:basedOn w:val="DefaultParagraphFont"/>
    <w:uiPriority w:val="21"/>
    <w:qFormat/>
    <w:rsid w:val="004F1BC6"/>
    <w:rPr>
      <w:i/>
      <w:iCs/>
      <w:color w:val="0F4761" w:themeColor="accent1" w:themeShade="BF"/>
    </w:rPr>
  </w:style>
  <w:style w:type="paragraph" w:styleId="IntenseQuote">
    <w:name w:val="Intense Quote"/>
    <w:basedOn w:val="Normal"/>
    <w:next w:val="Normal"/>
    <w:link w:val="IntenseQuoteChar"/>
    <w:uiPriority w:val="30"/>
    <w:qFormat/>
    <w:rsid w:val="004F1BC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F1BC6"/>
    <w:rPr>
      <w:i/>
      <w:iCs/>
      <w:color w:val="0F4761" w:themeColor="accent1" w:themeShade="BF"/>
    </w:rPr>
  </w:style>
  <w:style w:type="character" w:styleId="IntenseReference">
    <w:name w:val="Intense Reference"/>
    <w:basedOn w:val="DefaultParagraphFont"/>
    <w:uiPriority w:val="32"/>
    <w:qFormat/>
    <w:rsid w:val="004F1BC6"/>
    <w:rPr>
      <w:b/>
      <w:bCs/>
      <w:smallCaps/>
      <w:color w:val="0F4761" w:themeColor="accent1" w:themeShade="BF"/>
      <w:spacing w:val="5"/>
    </w:rPr>
  </w:style>
  <w:style w:type="paragraph" w:styleId="Bibliography">
    <w:name w:val="Bibliography"/>
    <w:basedOn w:val="Normal"/>
    <w:next w:val="Normal"/>
    <w:uiPriority w:val="37"/>
    <w:unhideWhenUsed/>
    <w:rsid w:val="003067AD"/>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6</TotalTime>
  <Pages>6</Pages>
  <Words>1980</Words>
  <Characters>11289</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slin, Ronan</dc:creator>
  <cp:keywords/>
  <dc:description/>
  <cp:lastModifiedBy>Breslin, Ronan</cp:lastModifiedBy>
  <cp:revision>7</cp:revision>
  <dcterms:created xsi:type="dcterms:W3CDTF">2025-10-02T22:04:00Z</dcterms:created>
  <dcterms:modified xsi:type="dcterms:W3CDTF">2025-10-03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j66VjdtC"/&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